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نظرداشتن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مواردی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F30A3B" w:rsidRPr="006D65EF" w:rsidRDefault="00F30A3B"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F30A3B" w:rsidRPr="006D65EF" w:rsidRDefault="00F30A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F30A3B" w:rsidRPr="006D65EF" w:rsidRDefault="00F30A3B"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F30A3B"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F30A3B"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F30A3B"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F30A3B"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F30A3B"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F30A3B"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F30A3B"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F30A3B"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F30A3B"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F30A3B"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F30A3B"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F30A3B"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F30A3B"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F30A3B"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F30A3B"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F30A3B"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F30A3B"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F30A3B"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F30A3B"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F30A3B"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F30A3B"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F30A3B"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F30A3B"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F30A3B"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F30A3B"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F30A3B"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F30A3B"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F30A3B"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F30A3B"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F30A3B"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F30A3B"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F30A3B"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F30A3B"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F30A3B"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F30A3B"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F30A3B"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F30A3B"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F30A3B"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F30A3B"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F30A3B"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F30A3B"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F30A3B"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F30A3B"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F30A3B"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F30A3B"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F30A3B"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F30A3B"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F30A3B"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F30A3B"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F30A3B"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F30A3B"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F30A3B"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F30A3B"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F30A3B"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F30A3B"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F30A3B"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F30A3B"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F30A3B"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F30A3B"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44A83A9B"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1_1</w:t>
        </w:r>
        <w:r w:rsidR="00352883">
          <w:rPr>
            <w:rStyle w:val="Hyperlink"/>
            <w:rtl/>
          </w:rPr>
          <w:t>:</w:t>
        </w:r>
        <w:r w:rsidR="002C0DDB" w:rsidRPr="0024126C">
          <w:rPr>
            <w:rStyle w:val="Hyperlink"/>
            <w:rtl/>
          </w:rPr>
          <w:t xml:space="preserve">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35BF3270" w:rsidR="002C0DDB" w:rsidRDefault="00F30A3B"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352883">
          <w:rPr>
            <w:rStyle w:val="Hyperlink"/>
            <w:rtl/>
          </w:rPr>
          <w:t>:</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529DB03" w:rsidR="002C0DDB" w:rsidRDefault="00F30A3B"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39CEFEB9" w:rsidR="002C0DDB" w:rsidRDefault="00F30A3B"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1_5</w:t>
        </w:r>
        <w:r w:rsidR="00352883">
          <w:rPr>
            <w:rStyle w:val="Hyperlink"/>
            <w:rtl/>
          </w:rPr>
          <w:t>:</w:t>
        </w:r>
        <w:r w:rsidR="002C0DDB" w:rsidRPr="0024126C">
          <w:rPr>
            <w:rStyle w:val="Hyperlink"/>
            <w:rtl/>
          </w:rPr>
          <w:t xml:space="preserve">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3734B14A" w:rsidR="002C0DDB" w:rsidRDefault="00F30A3B"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6783FAFB" w:rsidR="000800F5" w:rsidRDefault="000800F5" w:rsidP="00202FF2">
      <w:pPr>
        <w:jc w:val="both"/>
        <w:rPr>
          <w:rtl/>
          <w:lang w:bidi="fa-IR"/>
        </w:rPr>
      </w:pPr>
      <w:r>
        <w:rPr>
          <w:rFonts w:hint="cs"/>
          <w:rtl/>
          <w:lang w:bidi="fa-IR"/>
        </w:rPr>
        <w:t>پژوهش حاضر</w:t>
      </w:r>
      <w:r w:rsidRPr="007F2785">
        <w:rPr>
          <w:rFonts w:hint="cs"/>
          <w:rtl/>
          <w:lang w:bidi="fa-IR"/>
        </w:rPr>
        <w:t xml:space="preserve"> یک پلتفرم </w:t>
      </w:r>
      <w:r>
        <w:rPr>
          <w:rFonts w:hint="cs"/>
          <w:rtl/>
          <w:lang w:bidi="fa-IR"/>
        </w:rPr>
        <w:t>تبادل</w:t>
      </w:r>
      <w:r w:rsidRPr="007F2785">
        <w:rPr>
          <w:rFonts w:hint="cs"/>
          <w:rtl/>
          <w:lang w:bidi="fa-IR"/>
        </w:rPr>
        <w:t xml:space="preserve"> انرژی غیرمتمرکز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بلاک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w:t>
      </w:r>
      <w:r w:rsidR="00202FF2">
        <w:rPr>
          <w:rFonts w:hint="cs"/>
          <w:rtl/>
          <w:lang w:bidi="fa-IR"/>
        </w:rPr>
        <w:t>لی و مکانیسم های امنیتی این پلت</w:t>
      </w:r>
      <w:r w:rsidRPr="007F2785">
        <w:rPr>
          <w:rFonts w:hint="cs"/>
          <w:rtl/>
          <w:lang w:bidi="fa-IR"/>
        </w:rPr>
        <w:t>فرم در قراردادهای هوشمند تعبیه شده است و شفافیت، تغییر ناپذیری و اتوماسیون تراکنش</w:t>
      </w:r>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طراحی، پیاده‌سازی و ارزیابی سیستم پیشنهادی با تمرکز بر امکان‌سنجی اقتصادی، مقیاس‌پذیری و پیامدهای امنیتی آن بررسی می‌کند.</w:t>
      </w:r>
      <w:r>
        <w:rPr>
          <w:rFonts w:hint="cs"/>
          <w:rtl/>
          <w:lang w:bidi="fa-IR"/>
        </w:rPr>
        <w:t xml:space="preserve"> ارزیابی‌های انجام شده و نتایج نشان می‌دهند که طرح پیشنهادی، از نظر امنیت، صحت عملکردی، و بهینه‌سازی هزینه‌های عملیات بر روی بلاکچین در مقایسه با پیشینه پژوهش موفق‌تر عمل کرده است.</w:t>
      </w:r>
    </w:p>
    <w:p w14:paraId="29A36890" w14:textId="77777777" w:rsidR="000800F5" w:rsidRDefault="000800F5" w:rsidP="000800F5">
      <w:pPr>
        <w:rPr>
          <w:lang w:bidi="fa-IR"/>
        </w:rPr>
      </w:pPr>
      <w:r w:rsidRPr="00FD2051">
        <w:rPr>
          <w:rFonts w:hint="cs"/>
          <w:b/>
          <w:bCs/>
          <w:rtl/>
          <w:lang w:bidi="fa-IR"/>
        </w:rPr>
        <w:t>کلمات کلیدی</w:t>
      </w:r>
      <w:r>
        <w:rPr>
          <w:rFonts w:hint="cs"/>
          <w:rtl/>
          <w:lang w:bidi="fa-IR"/>
        </w:rPr>
        <w:t xml:space="preserve">: شبکه برق هوشمند، بلاکچین، تمرکززدایی،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039C3E9B" w:rsidR="00121D40" w:rsidRPr="00121D40" w:rsidRDefault="00121D40" w:rsidP="00123156">
      <w:pPr>
        <w:spacing w:line="276" w:lineRule="auto"/>
        <w:ind w:firstLine="360"/>
        <w:jc w:val="both"/>
        <w:rPr>
          <w:b/>
          <w:rtl/>
          <w:lang w:bidi="fa-IR"/>
        </w:rPr>
      </w:pPr>
      <w:bookmarkStart w:id="4" w:name="_Toc69292800"/>
      <w:bookmarkStart w:id="5" w:name="_Toc91664830"/>
      <w:bookmarkStart w:id="6"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w:t>
      </w:r>
      <w:r w:rsidR="00352883">
        <w:rPr>
          <w:b/>
          <w:rtl/>
          <w:lang w:bidi="fa-IR"/>
        </w:rPr>
        <w:t>.</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w:t>
      </w:r>
      <w:r w:rsidR="00352883">
        <w:rPr>
          <w:b/>
          <w:rtl/>
          <w:lang w:bidi="fa-IR"/>
        </w:rPr>
        <w:t>.</w:t>
      </w:r>
      <w:r w:rsidRPr="00121D40">
        <w:rPr>
          <w:b/>
          <w:rtl/>
          <w:lang w:bidi="fa-IR"/>
        </w:rPr>
        <w:t xml:space="preserve">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w:t>
      </w:r>
      <w:r w:rsidR="00123156">
        <w:rPr>
          <w:b/>
          <w:lang w:bidi="fa-IR"/>
        </w:rPr>
        <w:t xml:space="preserve"> </w:t>
      </w:r>
      <w:r w:rsidRPr="00121D40">
        <w:rPr>
          <w:b/>
          <w:rtl/>
          <w:lang w:bidi="fa-IR"/>
        </w:rPr>
        <w:t>اند</w:t>
      </w:r>
      <w:r w:rsidR="00352883">
        <w:rPr>
          <w:b/>
          <w:rtl/>
          <w:lang w:bidi="fa-IR"/>
        </w:rPr>
        <w:t>.</w:t>
      </w:r>
      <w:r w:rsidRPr="00121D40">
        <w:rPr>
          <w:b/>
          <w:rtl/>
          <w:lang w:bidi="fa-IR"/>
        </w:rPr>
        <w:t xml:space="preserve"> کاهش تعداد خاموش</w:t>
      </w:r>
      <w:r w:rsidRPr="00121D40">
        <w:rPr>
          <w:rFonts w:hint="cs"/>
          <w:b/>
          <w:rtl/>
          <w:lang w:bidi="fa-IR"/>
        </w:rPr>
        <w:t>ی</w:t>
      </w:r>
      <w:r w:rsidR="00123156">
        <w:rPr>
          <w:b/>
          <w:lang w:bidi="fa-IR"/>
        </w:rPr>
        <w:t xml:space="preserve"> </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w:t>
      </w:r>
      <w:r w:rsidR="00352883">
        <w:rPr>
          <w:b/>
          <w:rtl/>
          <w:lang w:bidi="fa-IR"/>
        </w:rPr>
        <w:t>.</w:t>
      </w:r>
      <w:r w:rsidRPr="00121D40">
        <w:rPr>
          <w:b/>
          <w:rtl/>
          <w:lang w:bidi="fa-IR"/>
        </w:rPr>
        <w:t xml:space="preserve">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00352883">
        <w:rPr>
          <w:b/>
          <w:rtl/>
          <w:lang w:bidi="fa-IR"/>
        </w:rPr>
        <w:t>.</w:t>
      </w:r>
      <w:r w:rsidRPr="00121D40">
        <w:rPr>
          <w:b/>
          <w:rtl/>
          <w:lang w:bidi="fa-IR"/>
        </w:rPr>
        <w:t xml:space="preserve">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w:t>
      </w:r>
      <w:r w:rsidR="00352883">
        <w:rPr>
          <w:b/>
          <w:rtl/>
          <w:lang w:bidi="fa-IR"/>
        </w:rPr>
        <w:t>.</w:t>
      </w:r>
      <w:r w:rsidRPr="00121D40">
        <w:rPr>
          <w:b/>
          <w:rtl/>
          <w:lang w:bidi="fa-IR"/>
        </w:rPr>
        <w:t xml:space="preserve">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00352883">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r w:rsidR="00352883">
        <w:rPr>
          <w:b/>
          <w:rtl/>
          <w:lang w:bidi="fa-IR"/>
        </w:rPr>
        <w:t>.</w:t>
      </w:r>
    </w:p>
    <w:p w14:paraId="78FB08F2" w14:textId="3E2C13F1" w:rsidR="00DB6125" w:rsidRPr="00003C70" w:rsidRDefault="000E16EB" w:rsidP="008873C2">
      <w:pPr>
        <w:pStyle w:val="Title"/>
        <w:rPr>
          <w:rtl/>
          <w:lang w:bidi="fa-IR"/>
        </w:rPr>
      </w:pPr>
      <w:bookmarkStart w:id="7" w:name="_Toc172720610"/>
      <w:r w:rsidRPr="00003C70">
        <w:rPr>
          <w:rFonts w:hint="cs"/>
          <w:rtl/>
        </w:rPr>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23353E2F"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352883">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r w:rsidR="00352883">
        <w:rPr>
          <w:rFonts w:eastAsia="B Lotus" w:cs="B Lotu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6E74FDCF"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w:t>
      </w:r>
      <w:r w:rsidR="00352883">
        <w:rPr>
          <w:rFonts w:eastAsia="B Lotus" w:cs="B Lotus"/>
          <w:b/>
          <w:szCs w:val="28"/>
          <w:rtl/>
        </w:rPr>
        <w:t>.</w:t>
      </w:r>
      <w:r w:rsidRPr="00F12F0F">
        <w:rPr>
          <w:rFonts w:eastAsia="B Lotus" w:cs="B Lotus"/>
          <w:b/>
          <w:szCs w:val="28"/>
          <w:rtl/>
        </w:rPr>
        <w:t xml:space="preserve">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w:t>
      </w:r>
      <w:r w:rsidR="00352883">
        <w:rPr>
          <w:rFonts w:eastAsia="B Lotus" w:cs="B Lotus"/>
          <w:b/>
          <w:szCs w:val="28"/>
          <w:rtl/>
        </w:rPr>
        <w:t>.</w:t>
      </w:r>
      <w:r w:rsidRPr="00F12F0F">
        <w:rPr>
          <w:rFonts w:eastAsia="B Lotus" w:cs="B Lotus"/>
          <w:b/>
          <w:szCs w:val="28"/>
          <w:rtl/>
        </w:rPr>
        <w:t xml:space="preserve">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w:t>
      </w:r>
      <w:r w:rsidR="00352883">
        <w:rPr>
          <w:rFonts w:eastAsia="B Lotus" w:cs="B Lotus"/>
          <w:b/>
          <w:szCs w:val="28"/>
          <w:rtl/>
        </w:rPr>
        <w:t>.</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w:t>
      </w:r>
      <w:r w:rsidR="00352883">
        <w:rPr>
          <w:rFonts w:eastAsia="B Lotus" w:cs="B Lotus"/>
          <w:b/>
          <w:szCs w:val="28"/>
          <w:rtl/>
        </w:rPr>
        <w:t>.</w:t>
      </w:r>
      <w:r w:rsidRPr="00F12F0F">
        <w:rPr>
          <w:rFonts w:eastAsia="B Lotus" w:cs="B Lotus"/>
          <w:b/>
          <w:szCs w:val="28"/>
          <w:rtl/>
        </w:rPr>
        <w:t xml:space="preserve">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21B86D1" w14:textId="52B78859"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w:t>
      </w:r>
      <w:r w:rsidR="00352883">
        <w:rPr>
          <w:rFonts w:eastAsia="B Lotus" w:cs="B Lotus"/>
          <w:b/>
          <w:szCs w:val="28"/>
          <w:rtl/>
        </w:rPr>
        <w:t>.</w:t>
      </w:r>
      <w:r w:rsidRPr="00F12F0F">
        <w:rPr>
          <w:rFonts w:eastAsia="B Lotus" w:cs="B Lotus"/>
          <w:b/>
          <w:szCs w:val="28"/>
          <w:rtl/>
        </w:rPr>
        <w:t xml:space="preserve">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52883">
        <w:rPr>
          <w:rFonts w:eastAsia="B Lotus" w:cs="B Lotus"/>
          <w:b/>
          <w:szCs w:val="28"/>
          <w:rtl/>
        </w:rPr>
        <w:t>.</w:t>
      </w:r>
      <w:r w:rsidRPr="00F12F0F">
        <w:rPr>
          <w:rFonts w:eastAsia="B Lotus" w:cs="B Lotus"/>
          <w:b/>
          <w:szCs w:val="28"/>
          <w:rtl/>
        </w:rPr>
        <w:t xml:space="preserve">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w:t>
      </w:r>
      <w:r w:rsidR="00352883">
        <w:rPr>
          <w:rFonts w:eastAsia="B Lotus" w:cs="B Lotus"/>
          <w:b/>
          <w:szCs w:val="28"/>
          <w:rtl/>
        </w:rPr>
        <w:t>.</w:t>
      </w:r>
      <w:r w:rsidRPr="00F12F0F">
        <w:rPr>
          <w:rFonts w:eastAsia="B Lotus" w:cs="B Lotus"/>
          <w:b/>
          <w:szCs w:val="28"/>
          <w:rtl/>
        </w:rPr>
        <w:t xml:space="preserve">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w:t>
      </w:r>
      <w:r w:rsidR="00352883">
        <w:rPr>
          <w:rFonts w:eastAsia="B Lotus" w:cs="B Lotus"/>
          <w:b/>
          <w:szCs w:val="28"/>
          <w:rtl/>
        </w:rPr>
        <w:t>.</w:t>
      </w:r>
      <w:r w:rsidRPr="00F12F0F">
        <w:rPr>
          <w:rFonts w:eastAsia="B Lotus" w:cs="B Lotus"/>
          <w:b/>
          <w:szCs w:val="28"/>
          <w:rtl/>
        </w:rPr>
        <w:t xml:space="preserve">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00352883">
        <w:rPr>
          <w:rFonts w:eastAsia="B Lotus" w:cs="B Lotus" w:hint="cs"/>
          <w:b/>
          <w:szCs w:val="28"/>
          <w:rtl/>
        </w:rPr>
        <w:t>.</w:t>
      </w:r>
    </w:p>
    <w:p w14:paraId="550FDE7C" w14:textId="7D1CFCF4"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p>
    <w:p w14:paraId="5CD71DBA" w14:textId="6A7157CC"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352883">
        <w:rPr>
          <w:rFonts w:eastAsia="B Lotus" w:cs="B Lotus"/>
          <w:b/>
          <w:szCs w:val="28"/>
          <w:rtl/>
        </w:rPr>
        <w:t>.</w:t>
      </w:r>
      <w:r w:rsidRPr="00F12F0F">
        <w:rPr>
          <w:rFonts w:eastAsia="B Lotus" w:cs="B Lotus"/>
          <w:b/>
          <w:szCs w:val="28"/>
          <w:rtl/>
        </w:rPr>
        <w:t xml:space="preserve">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w:t>
      </w:r>
      <w:r w:rsidR="00352883">
        <w:rPr>
          <w:rFonts w:eastAsia="B Lotus" w:cs="B Lotus"/>
          <w:b/>
          <w:szCs w:val="28"/>
          <w:rtl/>
        </w:rPr>
        <w:t>.</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3787924" w14:textId="18BA7FCB"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F13644F"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w:t>
      </w:r>
      <w:r w:rsidR="00352883">
        <w:rPr>
          <w:rFonts w:eastAsia="B Lotus" w:cs="B Lotus"/>
          <w:b/>
          <w:szCs w:val="28"/>
          <w:rtl/>
        </w:rPr>
        <w:t>.</w:t>
      </w:r>
      <w:r w:rsidRPr="00C87D13">
        <w:rPr>
          <w:rFonts w:eastAsia="B Lotus" w:cs="B Lotus"/>
          <w:b/>
          <w:szCs w:val="28"/>
          <w:rtl/>
        </w:rPr>
        <w:t xml:space="preserve">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4" w:name="_Toc172720612"/>
      <w:r w:rsidRPr="00003C70">
        <w:rPr>
          <w:rFonts w:hint="cs"/>
          <w:rtl/>
        </w:rPr>
        <w:t>1_4</w:t>
      </w:r>
      <w:r w:rsidR="00352883">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352883">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19"/>
    </w:p>
    <w:p w14:paraId="08786E08" w14:textId="373BBDC6"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00352883">
        <w:rPr>
          <w:b/>
          <w:rtl/>
          <w:lang w:bidi="fa-IR"/>
        </w:rPr>
        <w:t>.</w:t>
      </w:r>
    </w:p>
    <w:p w14:paraId="11B75E11" w14:textId="45B3E2C3"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352883">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0DF8D561"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است</w:t>
      </w:r>
      <w:r w:rsidR="00352883">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sidR="00352883">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w:t>
      </w:r>
      <w:r w:rsidR="00352883">
        <w:rPr>
          <w:b/>
          <w:rtl/>
          <w:lang w:bidi="fa-IR"/>
        </w:rPr>
        <w:t>.</w:t>
      </w:r>
      <w:r w:rsidRPr="00E15760">
        <w:rPr>
          <w:b/>
          <w:rtl/>
          <w:lang w:bidi="fa-IR"/>
        </w:rPr>
        <w:t xml:space="preserve"> بلاک‌چین در این زمینه، راه‌حلی بالقوه برای الگوی شبکه هوشمند است که مزایای متعددی را ارائه می‌دهد</w:t>
      </w:r>
      <w:r w:rsidR="00352883">
        <w:rPr>
          <w:b/>
          <w:rtl/>
          <w:lang w:bidi="fa-IR"/>
        </w:rPr>
        <w:t>.</w:t>
      </w:r>
    </w:p>
    <w:p w14:paraId="5E87E1C0" w14:textId="3C3B70E2"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w:t>
      </w:r>
      <w:r w:rsidR="00352883">
        <w:rPr>
          <w:b/>
          <w:rtl/>
          <w:lang w:bidi="fa-IR"/>
        </w:rPr>
        <w:t>.</w:t>
      </w:r>
      <w:r w:rsidRPr="00E15760">
        <w:rPr>
          <w:b/>
          <w:rtl/>
          <w:lang w:bidi="fa-IR"/>
        </w:rPr>
        <w:t xml:space="preserve">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00352883">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r w:rsidR="00352883">
        <w:rPr>
          <w:b/>
          <w:rtl/>
          <w:lang w:bidi="fa-IR"/>
        </w:rPr>
        <w:t>.</w:t>
      </w:r>
    </w:p>
    <w:p w14:paraId="28D1E315" w14:textId="5074AEC8"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w:t>
      </w:r>
      <w:r w:rsidR="00352883">
        <w:rPr>
          <w:rFonts w:hint="cs"/>
          <w:b/>
          <w:rtl/>
          <w:lang w:bidi="fa-IR"/>
        </w:rPr>
        <w:t>.</w:t>
      </w:r>
      <w:r w:rsidRPr="00E15760">
        <w:rPr>
          <w:rFonts w:hint="cs"/>
          <w:b/>
          <w:rtl/>
          <w:lang w:bidi="fa-IR"/>
        </w:rPr>
        <w:t xml:space="preserve"> در شبکه هوشمند برق میتوان فرآیندهای پیچیده را ایجاد و مدیریت کرد</w:t>
      </w:r>
      <w:r w:rsidR="00352883">
        <w:rPr>
          <w:rFonts w:hint="cs"/>
          <w:b/>
          <w:rtl/>
          <w:lang w:bidi="fa-IR"/>
        </w:rPr>
        <w:t>.</w:t>
      </w:r>
      <w:r w:rsidRPr="00E15760">
        <w:rPr>
          <w:rFonts w:hint="cs"/>
          <w:b/>
          <w:rtl/>
          <w:lang w:bidi="fa-IR"/>
        </w:rPr>
        <w:t xml:space="preserve"> در ادامه به بررسی کاربردهای مختلف بلاکچین در این حوزه پرداخته می‌شود</w:t>
      </w:r>
      <w:r w:rsidR="00352883">
        <w:rPr>
          <w:rFonts w:hint="cs"/>
          <w:b/>
          <w:rtl/>
          <w:lang w:bidi="fa-IR"/>
        </w:rPr>
        <w:t>.</w:t>
      </w:r>
    </w:p>
    <w:p w14:paraId="09E2E78A" w14:textId="7876901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352883">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43B8932B"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00352883">
        <w:rPr>
          <w:rFonts w:eastAsia="B Lotus" w:cs="B Lotus"/>
          <w:b/>
          <w:szCs w:val="28"/>
          <w:rtl/>
        </w:rPr>
        <w:t>.</w:t>
      </w:r>
      <w:r w:rsidRPr="00E15760">
        <w:rPr>
          <w:rFonts w:eastAsia="B Lotus" w:cs="B Lotus"/>
          <w:b/>
          <w:szCs w:val="28"/>
          <w:rtl/>
        </w:rPr>
        <w:t xml:space="preserve">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w:t>
      </w:r>
      <w:r w:rsidR="00352883">
        <w:rPr>
          <w:rFonts w:eastAsia="B Lotus" w:cs="B Lotus"/>
          <w:b/>
          <w:szCs w:val="28"/>
          <w:rtl/>
        </w:rPr>
        <w:t>.</w:t>
      </w:r>
      <w:r w:rsidRPr="00E15760">
        <w:rPr>
          <w:rFonts w:eastAsia="B Lotus" w:cs="B Lotus"/>
          <w:b/>
          <w:szCs w:val="28"/>
          <w:rtl/>
        </w:rPr>
        <w:t xml:space="preserve">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w:t>
      </w:r>
      <w:r w:rsidR="00352883">
        <w:rPr>
          <w:rFonts w:eastAsia="B Lotus" w:cs="B Lotus"/>
          <w:b/>
          <w:szCs w:val="28"/>
          <w:rtl/>
        </w:rPr>
        <w:t>.</w:t>
      </w:r>
      <w:r w:rsidRPr="00E15760">
        <w:rPr>
          <w:rFonts w:eastAsia="B Lotus" w:cs="B Lotus"/>
          <w:b/>
          <w:szCs w:val="28"/>
          <w:rtl/>
        </w:rPr>
        <w:t xml:space="preserve"> اگرچه روش‌های موجودی برای مقابله با این تهدیدات وجود دارد، اما این روش‌ها متمرکز بوده و در برابر حملات گسترده آسیب‌پذیر هستند</w:t>
      </w:r>
      <w:r w:rsidR="00352883">
        <w:rPr>
          <w:rFonts w:eastAsia="B Lotus" w:cs="B Lotus"/>
          <w:b/>
          <w:szCs w:val="28"/>
          <w:rtl/>
        </w:rPr>
        <w:t>.</w:t>
      </w:r>
      <w:r w:rsidRPr="00E15760">
        <w:rPr>
          <w:rFonts w:eastAsia="B Lotus" w:cs="B Lotus"/>
          <w:b/>
          <w:szCs w:val="28"/>
          <w:rtl/>
        </w:rPr>
        <w:t xml:space="preserve">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w:t>
      </w:r>
      <w:r w:rsidR="00352883">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r w:rsidR="00352883">
        <w:rPr>
          <w:rFonts w:eastAsia="B Lotus" w:cs="B Lotus"/>
          <w:b/>
          <w:szCs w:val="28"/>
          <w:rtl/>
        </w:rPr>
        <w:t>.</w:t>
      </w:r>
    </w:p>
    <w:p w14:paraId="08EF4551" w14:textId="235E8050"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00352883">
        <w:rPr>
          <w:rFonts w:eastAsia="B Lotus" w:cs="B Lotus"/>
          <w:b/>
          <w:szCs w:val="28"/>
          <w:rtl/>
        </w:rPr>
        <w:t>.</w:t>
      </w:r>
      <w:r w:rsidRPr="00E15760">
        <w:rPr>
          <w:rFonts w:eastAsia="B Lotus" w:cs="B Lotus"/>
          <w:b/>
          <w:szCs w:val="28"/>
          <w:rtl/>
        </w:rPr>
        <w:t xml:space="preserve">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w:t>
      </w:r>
      <w:r w:rsidR="00352883">
        <w:rPr>
          <w:rFonts w:eastAsia="B Lotus" w:cs="B Lotus"/>
          <w:b/>
          <w:szCs w:val="28"/>
          <w:rtl/>
        </w:rPr>
        <w:t>.</w:t>
      </w:r>
      <w:r w:rsidRPr="00E15760">
        <w:rPr>
          <w:rFonts w:eastAsia="B Lotus" w:cs="B Lotus"/>
          <w:b/>
          <w:szCs w:val="28"/>
          <w:rtl/>
        </w:rPr>
        <w:t xml:space="preserve"> </w:t>
      </w:r>
    </w:p>
    <w:p w14:paraId="5E42DD7C" w14:textId="24B4D93D"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تنها مجاز به تعامل با امکانات دستگاه‌های هوشمند خانه خود هستند و نمی‌توانند با دستگاه‌های هوشمند خانه‌های هوشمند همسایه تعامل داشته باشند</w:t>
      </w:r>
      <w:r w:rsidR="00352883">
        <w:rPr>
          <w:rFonts w:eastAsia="B Lotus" w:cs="B Lotus"/>
          <w:b/>
          <w:szCs w:val="28"/>
          <w:rtl/>
        </w:rPr>
        <w:t>.</w:t>
      </w:r>
      <w:r w:rsidRPr="00E15760">
        <w:rPr>
          <w:rFonts w:eastAsia="B Lotus" w:cs="B Lotus"/>
          <w:b/>
          <w:szCs w:val="28"/>
          <w:rtl/>
        </w:rPr>
        <w:t xml:space="preserve">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w:t>
      </w:r>
      <w:r w:rsidR="00352883">
        <w:rPr>
          <w:rFonts w:eastAsia="B Lotus" w:cs="B Lotus"/>
          <w:b/>
          <w:szCs w:val="28"/>
          <w:rtl/>
        </w:rPr>
        <w:t>.</w:t>
      </w:r>
      <w:r w:rsidRPr="00E15760">
        <w:rPr>
          <w:rFonts w:eastAsia="B Lotus" w:cs="B Lotus"/>
          <w:b/>
          <w:szCs w:val="28"/>
          <w:rtl/>
        </w:rPr>
        <w:t xml:space="preserve">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w:t>
      </w:r>
      <w:r w:rsidR="00352883">
        <w:rPr>
          <w:rFonts w:eastAsia="B Lotus" w:cs="B Lotus"/>
          <w:b/>
          <w:szCs w:val="28"/>
          <w:rtl/>
        </w:rPr>
        <w:t>.</w:t>
      </w:r>
      <w:r w:rsidRPr="00E15760">
        <w:rPr>
          <w:rFonts w:eastAsia="B Lotus" w:cs="B Lotus"/>
          <w:b/>
          <w:szCs w:val="28"/>
          <w:rtl/>
        </w:rPr>
        <w:t xml:space="preserve">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00352883">
        <w:rPr>
          <w:rFonts w:eastAsia="B Lotus" w:cs="B Lotus" w:hint="cs"/>
          <w:b/>
          <w:szCs w:val="28"/>
          <w:rtl/>
        </w:rPr>
        <w:t>.</w:t>
      </w:r>
      <w:r w:rsidRPr="00E15760">
        <w:rPr>
          <w:rFonts w:eastAsia="B Lotus" w:cs="B Lotus" w:hint="cs"/>
          <w:b/>
          <w:szCs w:val="28"/>
          <w:rtl/>
        </w:rPr>
        <w:t xml:space="preserve"> تنها مشکل استفاده از بلاک‌چین برای خانه‌های هوشمند نیاز به آنالیز لحظه ای داده هاست که ممکن در بلاکچین این امر دشوار باشد</w:t>
      </w:r>
      <w:r w:rsidR="00352883">
        <w:rPr>
          <w:rFonts w:eastAsia="B Lotus" w:cs="B Lotus" w:hint="cs"/>
          <w:b/>
          <w:szCs w:val="28"/>
          <w:rtl/>
        </w:rPr>
        <w:t>.</w:t>
      </w:r>
    </w:p>
    <w:p w14:paraId="119EE226" w14:textId="71C0C661"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00352883">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69BE39B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w:t>
      </w:r>
      <w:r w:rsidR="00352883">
        <w:rPr>
          <w:rFonts w:eastAsia="B Lotus" w:cs="B Lotus"/>
          <w:b/>
          <w:szCs w:val="28"/>
          <w:rtl/>
        </w:rPr>
        <w:t>.</w:t>
      </w:r>
      <w:r w:rsidRPr="00C74FD8">
        <w:rPr>
          <w:rFonts w:eastAsia="B Lotus" w:cs="B Lotus"/>
          <w:b/>
          <w:szCs w:val="28"/>
          <w:rtl/>
        </w:rPr>
        <w:t xml:space="preserve">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w:t>
      </w:r>
      <w:r w:rsidR="00352883">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sidR="00352883">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انتقال ایمن داده‌ها بین دستگاه‌ها دشوار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r w:rsidR="00352883">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16897AF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w:t>
      </w:r>
      <w:r w:rsidR="00352883">
        <w:rPr>
          <w:rFonts w:eastAsia="B Lotus" w:cs="B Lotus"/>
          <w:b/>
          <w:szCs w:val="28"/>
          <w:rtl/>
        </w:rPr>
        <w:t>.</w:t>
      </w:r>
      <w:r w:rsidRPr="00C74FD8">
        <w:rPr>
          <w:rFonts w:eastAsia="B Lotus" w:cs="B Lotus"/>
          <w:b/>
          <w:szCs w:val="28"/>
          <w:rtl/>
        </w:rPr>
        <w:t xml:space="preserve">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شبکه بلاک‌چین متصل هستند، ارسال می‌شوند</w:t>
      </w:r>
      <w:r w:rsidR="00352883">
        <w:rPr>
          <w:rFonts w:eastAsia="B Lotus" w:cs="B Lotus"/>
          <w:b/>
          <w:szCs w:val="28"/>
          <w:rtl/>
        </w:rPr>
        <w:t>.</w:t>
      </w:r>
      <w:r w:rsidRPr="00C74FD8">
        <w:rPr>
          <w:rFonts w:eastAsia="B Lotus" w:cs="B Lotus"/>
          <w:b/>
          <w:szCs w:val="28"/>
          <w:rtl/>
        </w:rPr>
        <w:t xml:space="preserve">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این بلاک‌ها داده می‌شود</w:t>
      </w:r>
      <w:r w:rsidR="00352883">
        <w:rPr>
          <w:rFonts w:eastAsia="B Lotus" w:cs="B Lotus"/>
          <w:b/>
          <w:szCs w:val="28"/>
          <w:rtl/>
        </w:rPr>
        <w:t>.</w:t>
      </w:r>
      <w:r w:rsidRPr="00C74FD8">
        <w:rPr>
          <w:rFonts w:eastAsia="B Lotus" w:cs="B Lotus"/>
          <w:b/>
          <w:szCs w:val="28"/>
          <w:rtl/>
        </w:rPr>
        <w:t xml:space="preserve">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
    <w:p w14:paraId="6EF73E9A" w14:textId="0259D6DA"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00352883">
        <w:rPr>
          <w:rFonts w:hint="cs"/>
          <w:rtl/>
        </w:rPr>
        <w:t>.</w:t>
      </w:r>
      <w:r>
        <w:rPr>
          <w:rFonts w:hint="cs"/>
          <w:rtl/>
        </w:rPr>
        <w:t xml:space="preserve"> بلاک‌چین برای </w:t>
      </w:r>
      <w:r>
        <w:rPr>
          <w:rFonts w:hint="cs"/>
          <w:rtl/>
          <w:lang w:bidi="fa-IR"/>
        </w:rPr>
        <w:t>وسایل نقلیه الکتریکی</w:t>
      </w:r>
      <w:bookmarkEnd w:id="26"/>
    </w:p>
    <w:p w14:paraId="4A79A43C" w14:textId="54D0B510"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پدیدار شده‌اند</w:t>
      </w:r>
      <w:r w:rsidR="00352883">
        <w:rPr>
          <w:rFonts w:eastAsia="B Lotus" w:cs="B Lotus"/>
          <w:b/>
          <w:szCs w:val="28"/>
          <w:rtl/>
        </w:rPr>
        <w:t>.</w:t>
      </w:r>
      <w:r w:rsidRPr="00C92E02">
        <w:rPr>
          <w:rFonts w:eastAsia="B Lotus" w:cs="B Lotus"/>
          <w:b/>
          <w:szCs w:val="28"/>
          <w:rtl/>
        </w:rPr>
        <w:t xml:space="preserve">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sidR="00352883">
        <w:rPr>
          <w:rFonts w:eastAsia="B Lotus" w:cs="B Lotus"/>
          <w:b/>
          <w:szCs w:val="28"/>
          <w:rtl/>
        </w:rPr>
        <w:t>.</w:t>
      </w:r>
    </w:p>
    <w:p w14:paraId="379E77A0" w14:textId="259FF879"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در دنیای واقعی توسعه یافته است</w:t>
      </w:r>
      <w:r w:rsidR="00352883">
        <w:rPr>
          <w:rFonts w:eastAsia="B Lotus" w:cs="B Lotus"/>
          <w:b/>
          <w:szCs w:val="28"/>
          <w:rtl/>
        </w:rPr>
        <w:t>.</w:t>
      </w:r>
      <w:r w:rsidRPr="00C92E02">
        <w:rPr>
          <w:rFonts w:eastAsia="B Lotus" w:cs="B Lotus"/>
          <w:b/>
          <w:szCs w:val="28"/>
          <w:rtl/>
        </w:rPr>
        <w:t xml:space="preserve">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w:t>
      </w:r>
      <w:r w:rsidR="00352883">
        <w:rPr>
          <w:rFonts w:eastAsia="B Lotus" w:cs="B Lotus"/>
          <w:b/>
          <w:szCs w:val="28"/>
          <w:rtl/>
        </w:rPr>
        <w:t>.</w:t>
      </w:r>
      <w:r w:rsidRPr="00C92E02">
        <w:rPr>
          <w:rFonts w:eastAsia="B Lotus" w:cs="B Lotus"/>
          <w:b/>
          <w:szCs w:val="28"/>
          <w:rtl/>
        </w:rPr>
        <w:t xml:space="preserve">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00352883">
        <w:rPr>
          <w:rFonts w:eastAsia="B Lotus" w:cs="B Lotus"/>
          <w:b/>
          <w:szCs w:val="28"/>
          <w:rtl/>
        </w:rPr>
        <w:t>.</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r w:rsidR="00352883">
        <w:rPr>
          <w:rFonts w:eastAsia="B Lotus" w:cs="B Lotus"/>
          <w:b/>
          <w:szCs w:val="28"/>
          <w:rtl/>
        </w:rPr>
        <w:t>.</w:t>
      </w:r>
    </w:p>
    <w:p w14:paraId="55600932" w14:textId="07DCF3A5"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w:t>
      </w:r>
      <w:r w:rsidR="00352883">
        <w:rPr>
          <w:rFonts w:eastAsia="B Lotus" w:cs="B Lotus"/>
          <w:b/>
          <w:szCs w:val="28"/>
          <w:rtl/>
        </w:rPr>
        <w:t>.</w:t>
      </w:r>
      <w:r w:rsidRPr="00C92E02">
        <w:rPr>
          <w:rFonts w:eastAsia="B Lotus" w:cs="B Lotus"/>
          <w:b/>
          <w:szCs w:val="28"/>
          <w:rtl/>
        </w:rPr>
        <w:t xml:space="preserve">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w:t>
      </w:r>
      <w:r w:rsidR="00352883">
        <w:rPr>
          <w:rFonts w:eastAsia="B Lotus" w:cs="B Lotus"/>
          <w:b/>
          <w:szCs w:val="28"/>
          <w:rtl/>
        </w:rPr>
        <w:t>.</w:t>
      </w:r>
      <w:r w:rsidRPr="00C92E02">
        <w:rPr>
          <w:rFonts w:eastAsia="B Lotus" w:cs="B Lotus"/>
          <w:b/>
          <w:szCs w:val="28"/>
          <w:rtl/>
        </w:rPr>
        <w:t xml:space="preserve"> اطلاعاتی از قبیل عمر باتری، وضعیت خودرو، هزینه‌های شارژ و غیره از طریق یک نقطه دسترسی از خودروی الکتریکی به ایستگاه شارژ آن ارسال می‌شود</w:t>
      </w:r>
      <w:r w:rsidR="00352883">
        <w:rPr>
          <w:rFonts w:eastAsia="B Lotus" w:cs="B Lotus"/>
          <w:b/>
          <w:szCs w:val="28"/>
          <w:rtl/>
        </w:rPr>
        <w:t>.</w:t>
      </w:r>
      <w:r w:rsidRPr="00C92E02">
        <w:rPr>
          <w:rFonts w:eastAsia="B Lotus" w:cs="B Lotus"/>
          <w:b/>
          <w:szCs w:val="28"/>
          <w:rtl/>
        </w:rPr>
        <w:t xml:space="preserve">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r w:rsidR="00352883">
        <w:rPr>
          <w:rFonts w:eastAsia="B Lotus" w:cs="B Lotus"/>
          <w:b/>
          <w:szCs w:val="28"/>
          <w:rtl/>
        </w:rPr>
        <w:t>.</w:t>
      </w:r>
    </w:p>
    <w:p w14:paraId="604D955C" w14:textId="593DCE68"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w:t>
      </w:r>
      <w:r w:rsidR="00352883">
        <w:rPr>
          <w:rFonts w:eastAsia="B Lotus" w:cs="B Lotus"/>
          <w:b/>
          <w:szCs w:val="28"/>
          <w:rtl/>
        </w:rPr>
        <w:t>.</w:t>
      </w:r>
      <w:r w:rsidRPr="00C92E02">
        <w:rPr>
          <w:rFonts w:eastAsia="B Lotus" w:cs="B Lotus"/>
          <w:b/>
          <w:szCs w:val="28"/>
          <w:rtl/>
        </w:rPr>
        <w:t xml:space="preserve"> با این حال، اداره‌ی حمل‌ونقل قادر به تغییر تنظیمات یک خودروی الکتریکی نیست</w:t>
      </w:r>
      <w:r w:rsidR="00352883">
        <w:rPr>
          <w:rFonts w:eastAsia="B Lotus" w:cs="B Lotus"/>
          <w:b/>
          <w:szCs w:val="28"/>
          <w:rtl/>
        </w:rPr>
        <w:t>.</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fldSimple w:instr=" SEQ شکل \* ARABIC ">
        <w:r w:rsidR="00AA2207">
          <w:rPr>
            <w:noProof/>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15F683BE"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00352883">
        <w:rPr>
          <w:rFonts w:hint="cs"/>
          <w:rtl/>
          <w:lang w:bidi="fa-IR"/>
        </w:rPr>
        <w:t>.</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3E6BE4D"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00352883">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شبکه‌ها بهبود بخشد</w:t>
      </w:r>
      <w:r w:rsidR="00352883">
        <w:rPr>
          <w:rFonts w:eastAsia="B Lotus" w:cs="B Lotus"/>
          <w:b/>
          <w:szCs w:val="28"/>
          <w:rtl/>
        </w:rPr>
        <w:t>.</w:t>
      </w:r>
      <w:r w:rsidRPr="00464097">
        <w:rPr>
          <w:rFonts w:eastAsia="B Lotus" w:cs="B Lotus"/>
          <w:b/>
          <w:szCs w:val="28"/>
          <w:rtl/>
        </w:rPr>
        <w:t xml:space="preserve">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r w:rsidR="00352883">
        <w:rPr>
          <w:rFonts w:eastAsia="B Lotus" w:cs="B Lotus"/>
          <w:b/>
          <w:szCs w:val="28"/>
          <w:rtl/>
        </w:rPr>
        <w:t>.</w:t>
      </w:r>
    </w:p>
    <w:p w14:paraId="294543E6" w14:textId="34A78E76"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اجماع تأیید می‌شود</w:t>
      </w:r>
      <w:r w:rsidR="00352883">
        <w:rPr>
          <w:rFonts w:eastAsia="B Lotus" w:cs="B Lotus"/>
          <w:b/>
          <w:szCs w:val="28"/>
          <w:rtl/>
        </w:rPr>
        <w:t>.</w:t>
      </w:r>
      <w:r w:rsidRPr="00464097">
        <w:rPr>
          <w:rFonts w:eastAsia="B Lotus" w:cs="B Lotus"/>
          <w:b/>
          <w:szCs w:val="28"/>
          <w:rtl/>
        </w:rPr>
        <w:t xml:space="preserve">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w:t>
      </w:r>
      <w:r w:rsidR="00352883">
        <w:rPr>
          <w:rFonts w:eastAsia="B Lotus" w:cs="B Lotus"/>
          <w:b/>
          <w:szCs w:val="28"/>
          <w:rtl/>
        </w:rPr>
        <w:t>.</w:t>
      </w:r>
      <w:r w:rsidRPr="00464097">
        <w:rPr>
          <w:rFonts w:eastAsia="B Lotus" w:cs="B Lotus"/>
          <w:b/>
          <w:szCs w:val="28"/>
          <w:rtl/>
        </w:rPr>
        <w:t xml:space="preserve"> </w:t>
      </w:r>
    </w:p>
    <w:p w14:paraId="614A8CF8" w14:textId="4CC49FB1"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00352883">
        <w:rPr>
          <w:rFonts w:eastAsia="B Lotus" w:cs="B Lotus"/>
          <w:b/>
          <w:szCs w:val="28"/>
          <w:rtl/>
        </w:rPr>
        <w:t>:</w:t>
      </w:r>
    </w:p>
    <w:p w14:paraId="040EEBB3" w14:textId="64BF6714"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00352883">
        <w:rPr>
          <w:bCs/>
          <w:rtl/>
          <w:lang w:bidi="fa-IR"/>
        </w:rPr>
        <w:t>:</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00352883">
        <w:rPr>
          <w:rFonts w:hint="cs"/>
          <w:b/>
          <w:rtl/>
          <w:lang w:bidi="fa-IR"/>
        </w:rPr>
        <w:t>.</w:t>
      </w:r>
    </w:p>
    <w:p w14:paraId="4B74F131" w14:textId="115AB7EF"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00352883">
        <w:rPr>
          <w:bCs/>
          <w:rtl/>
          <w:lang w:bidi="fa-IR"/>
        </w:rPr>
        <w:t>:</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r w:rsidR="00352883">
        <w:rPr>
          <w:b/>
          <w:rtl/>
          <w:lang w:bidi="fa-IR"/>
        </w:rPr>
        <w:t>.</w:t>
      </w:r>
    </w:p>
    <w:p w14:paraId="6055C35C" w14:textId="52B6125C" w:rsidR="00464097" w:rsidRPr="00464097" w:rsidRDefault="00464097" w:rsidP="00464097">
      <w:pPr>
        <w:numPr>
          <w:ilvl w:val="0"/>
          <w:numId w:val="26"/>
        </w:numPr>
        <w:spacing w:line="420" w:lineRule="atLeast"/>
        <w:jc w:val="both"/>
        <w:rPr>
          <w:b/>
          <w:rtl/>
          <w:lang w:bidi="fa-IR"/>
        </w:rPr>
      </w:pPr>
      <w:r w:rsidRPr="00464097">
        <w:rPr>
          <w:bCs/>
          <w:rtl/>
          <w:lang w:bidi="fa-IR"/>
        </w:rPr>
        <w:t xml:space="preserve">موانع سیاسی </w:t>
      </w:r>
      <w:r w:rsidR="00352883">
        <w:rPr>
          <w:bCs/>
          <w:rtl/>
          <w:lang w:bidi="fa-IR"/>
        </w:rPr>
        <w:t>:</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r w:rsidR="00352883">
        <w:rPr>
          <w:b/>
          <w:rtl/>
          <w:lang w:bidi="fa-IR"/>
        </w:rPr>
        <w:t>.</w:t>
      </w:r>
    </w:p>
    <w:p w14:paraId="59D7BA55" w14:textId="0BCC51CC" w:rsidR="003B2202" w:rsidRPr="003B2202" w:rsidRDefault="003B2202" w:rsidP="009A1DB1">
      <w:pPr>
        <w:jc w:val="center"/>
        <w:rPr>
          <w:highlight w:val="yellow"/>
          <w:rtl/>
          <w:lang w:bidi="fa-IR"/>
        </w:rPr>
      </w:pPr>
    </w:p>
    <w:p w14:paraId="7567B7D2" w14:textId="74F29715"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6B75D1F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r w:rsidR="00352883">
        <w:rPr>
          <w:rFonts w:eastAsia="B Lotus" w:cs="B Lotus"/>
          <w:b/>
          <w:szCs w:val="28"/>
          <w:rtl/>
        </w:rPr>
        <w:t>.</w:t>
      </w:r>
    </w:p>
    <w:p w14:paraId="2F548E1E" w14:textId="15E5BD56"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00352883">
        <w:rPr>
          <w:rFonts w:eastAsia="B Lotus" w:cs="B Lotus" w:hint="cs"/>
          <w:b/>
          <w:szCs w:val="28"/>
          <w:rtl/>
        </w:rPr>
        <w:t>.</w:t>
      </w:r>
    </w:p>
    <w:p w14:paraId="59DCDD5A" w14:textId="76878C85"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ما با خانه‌های شخصی، مجتمع‌های آپارتمانی، ساختمان‌های اداری، مراکز خرید و غیره سروکار داریم</w:t>
      </w:r>
      <w:r w:rsidR="00352883">
        <w:rPr>
          <w:rFonts w:eastAsia="B Lotus" w:cs="B Lotus"/>
          <w:b/>
          <w:szCs w:val="28"/>
          <w:rtl/>
        </w:rPr>
        <w:t>.</w:t>
      </w:r>
      <w:r w:rsidRPr="00F739CC">
        <w:rPr>
          <w:rFonts w:eastAsia="B Lotus" w:cs="B Lotus"/>
          <w:b/>
          <w:szCs w:val="28"/>
          <w:rtl/>
        </w:rPr>
        <w:t xml:space="preserve">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sidR="00352883">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w:t>
      </w:r>
      <w:r w:rsidR="00352883">
        <w:rPr>
          <w:rFonts w:eastAsia="B Lotus" w:cs="B Lotus"/>
          <w:b/>
          <w:szCs w:val="28"/>
          <w:rtl/>
        </w:rPr>
        <w:t>.</w:t>
      </w:r>
      <w:r w:rsidRPr="00F739CC">
        <w:rPr>
          <w:rFonts w:eastAsia="B Lotus" w:cs="B Lotus"/>
          <w:b/>
          <w:szCs w:val="28"/>
          <w:rtl/>
        </w:rPr>
        <w:t xml:space="preserve">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استفاده می‌شود</w:t>
      </w:r>
      <w:r w:rsidR="00352883">
        <w:rPr>
          <w:rFonts w:eastAsia="B Lotus" w:cs="B Lotus"/>
          <w:b/>
          <w:szCs w:val="28"/>
          <w:rtl/>
        </w:rPr>
        <w:t>.</w:t>
      </w:r>
      <w:r w:rsidRPr="00F739CC">
        <w:rPr>
          <w:rFonts w:eastAsia="B Lotus" w:cs="B Lotus"/>
          <w:b/>
          <w:szCs w:val="28"/>
          <w:rtl/>
        </w:rPr>
        <w:t xml:space="preserve"> مصرف‌کنندگان تولیدکننده با ذخیره و استفاده از مازاد انرژی به کاهش فشار بر شبکه برق کمک می‌کنند</w:t>
      </w:r>
      <w:r w:rsidR="00352883">
        <w:rPr>
          <w:rFonts w:eastAsia="B Lotus" w:cs="B Lotus"/>
          <w:b/>
          <w:szCs w:val="28"/>
          <w:rtl/>
        </w:rPr>
        <w:t>.</w:t>
      </w:r>
      <w:r w:rsidRPr="00F739CC">
        <w:rPr>
          <w:rFonts w:eastAsia="B Lotus" w:cs="B Lotus"/>
          <w:b/>
          <w:szCs w:val="28"/>
          <w:rtl/>
        </w:rPr>
        <w:t xml:space="preserve"> </w:t>
      </w:r>
    </w:p>
    <w:p w14:paraId="0924B857" w14:textId="6D2C04FB"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2883">
        <w:rPr>
          <w:rFonts w:eastAsia="B Lotus" w:cs="B Lotus"/>
          <w:b/>
          <w:szCs w:val="28"/>
          <w:rtl/>
        </w:rPr>
        <w:t>.</w:t>
      </w:r>
    </w:p>
    <w:p w14:paraId="2C57481E" w14:textId="2D8FEB58"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شبکه‌ی </w:t>
      </w:r>
      <w:r w:rsidR="00F739CC" w:rsidRPr="00F739CC">
        <w:rPr>
          <w:rFonts w:eastAsia="B Lotus" w:cs="B Lotus" w:hint="cs"/>
          <w:b/>
          <w:szCs w:val="28"/>
          <w:rtl/>
        </w:rPr>
        <w:t>بلاکچین</w:t>
      </w:r>
      <w:r w:rsidR="00F739CC"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w:t>
      </w:r>
      <w:r w:rsidR="00352883">
        <w:rPr>
          <w:rFonts w:eastAsia="B Lotus" w:cs="B Lotus"/>
          <w:b/>
          <w:szCs w:val="28"/>
          <w:rtl/>
        </w:rPr>
        <w:t>.</w:t>
      </w:r>
      <w:r w:rsidR="00F739CC" w:rsidRPr="00F739CC">
        <w:rPr>
          <w:rFonts w:eastAsia="B Lotus" w:cs="B Lotus"/>
          <w:b/>
          <w:szCs w:val="28"/>
          <w:rtl/>
        </w:rPr>
        <w:t xml:space="preserve">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292B64C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r w:rsidR="00352883">
        <w:rPr>
          <w:rFonts w:eastAsia="B Lotus" w:cs="B Lotus"/>
          <w:b/>
          <w:szCs w:val="28"/>
          <w:rtl/>
        </w:rPr>
        <w:t>.</w:t>
      </w:r>
    </w:p>
    <w:p w14:paraId="58E2A953" w14:textId="32AA343C"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35288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29ADAB12"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w:t>
      </w:r>
      <w:r w:rsidR="00352883">
        <w:rPr>
          <w:rFonts w:eastAsia="B Lotus" w:cs="B Lotus"/>
          <w:b/>
          <w:szCs w:val="28"/>
          <w:rtl/>
        </w:rPr>
        <w:t>.</w:t>
      </w:r>
      <w:r w:rsidRPr="004D0BC5">
        <w:rPr>
          <w:rFonts w:eastAsia="B Lotus" w:cs="B Lotus"/>
          <w:b/>
          <w:szCs w:val="28"/>
          <w:rtl/>
        </w:rPr>
        <w:t xml:space="preserve">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r w:rsidR="00352883">
        <w:rPr>
          <w:rFonts w:asciiTheme="minorHAnsi" w:eastAsiaTheme="minorHAnsi" w:hAnsiTheme="minorHAnsi" w:cs="B Nazanin"/>
          <w:color w:val="000000"/>
          <w:kern w:val="2"/>
          <w:szCs w:val="28"/>
          <w:rtl/>
          <w:lang w:bidi="ar-SA"/>
          <w14:ligatures w14:val="standardContextual"/>
        </w:rPr>
        <w:t>.</w:t>
      </w:r>
    </w:p>
    <w:p w14:paraId="29A12D29" w14:textId="11136D79"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تامین محسوب می</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00352883">
        <w:rPr>
          <w:rFonts w:asciiTheme="minorHAnsi" w:eastAsiaTheme="minorHAnsi" w:hAnsiTheme="minorHAnsi" w:cs="B Nazanin"/>
          <w:color w:val="000000"/>
          <w:kern w:val="2"/>
          <w:szCs w:val="28"/>
          <w:rtl/>
          <w:lang w:bidi="ar-SA"/>
          <w14:ligatures w14:val="standardContextual"/>
        </w:rPr>
        <w:t>.</w:t>
      </w:r>
    </w:p>
    <w:p w14:paraId="274E4F58" w14:textId="1F8DDD1F"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5296674"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 xml:space="preserve">Cruijssen, Dullaert) </w:t>
      </w:r>
      <w:r w:rsidR="00352883">
        <w:rPr>
          <w:rFonts w:asciiTheme="minorHAnsi" w:eastAsiaTheme="minorHAnsi" w:hAnsiTheme="minorHAnsi" w:cs="B Nazanin"/>
          <w:color w:val="000000"/>
          <w:kern w:val="2"/>
          <w:szCs w:val="28"/>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sidR="00352883">
        <w:rPr>
          <w:rFonts w:asciiTheme="minorHAnsi" w:eastAsiaTheme="minorHAnsi" w:hAnsiTheme="minorHAnsi" w:cs="B Nazanin" w:hint="cs"/>
          <w:color w:val="000000"/>
          <w:kern w:val="2"/>
          <w:szCs w:val="28"/>
          <w:rtl/>
          <w14:ligatures w14:val="standardContextual"/>
        </w:rPr>
        <w:t>.</w:t>
      </w:r>
    </w:p>
    <w:p w14:paraId="0E92FEE8" w14:textId="36D0B59C"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00352883">
        <w:rPr>
          <w:rFonts w:hint="cs"/>
          <w:rtl/>
          <w:lang w:bidi="fa-IR"/>
        </w:rPr>
        <w:t>.</w:t>
      </w:r>
      <w:r w:rsidRPr="005B6714">
        <w:rPr>
          <w:rFonts w:hint="cs"/>
          <w:rtl/>
          <w:lang w:bidi="fa-IR"/>
        </w:rPr>
        <w:t xml:space="preserve"> </w:t>
      </w:r>
      <w:r>
        <w:rPr>
          <w:rFonts w:eastAsia="Calibri" w:cs="B Nazanin" w:hint="cs"/>
          <w:rtl/>
        </w:rPr>
        <w:t>ویژیگی‌های زنجیره تامین</w:t>
      </w:r>
      <w:bookmarkEnd w:id="37"/>
    </w:p>
    <w:p w14:paraId="10C02591" w14:textId="10670225"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00352883">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r w:rsidR="00352883">
        <w:rPr>
          <w:rFonts w:asciiTheme="minorHAnsi" w:eastAsiaTheme="minorHAnsi" w:hAnsiTheme="minorHAnsi" w:cs="B Nazanin"/>
          <w:color w:val="000000"/>
          <w:kern w:val="2"/>
          <w:szCs w:val="28"/>
          <w:rtl/>
          <w:lang w:bidi="ar-SA"/>
        </w:rPr>
        <w:t>.</w:t>
      </w:r>
    </w:p>
    <w:p w14:paraId="366DEC57" w14:textId="6B20B50A"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همبستگی مربوط به مسائل مثبت و منفی مانند افزایش سود و همچنین خطرات در حال وقوع است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r w:rsidR="00352883">
        <w:rPr>
          <w:rFonts w:asciiTheme="minorHAnsi" w:eastAsiaTheme="minorHAnsi" w:hAnsiTheme="minorHAnsi" w:cs="B Nazanin"/>
          <w:color w:val="000000"/>
          <w:kern w:val="2"/>
          <w:szCs w:val="28"/>
          <w:rtl/>
          <w:lang w:bidi="ar-SA"/>
          <w14:ligatures w14:val="standardContextual"/>
        </w:rPr>
        <w:t>.</w:t>
      </w:r>
    </w:p>
    <w:p w14:paraId="32109614" w14:textId="61FE5C11"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78866C4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یک روابط همکاری شرکتها باید با هر دو مساله مواجه شوند و رفتارهای به اشتراک گذاری و استفاده از تکنولوژی را با استفاده از رفتار آنها تنظیم کن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باید متعهد باشند که منابع شبکه خود را با همکاری همکاران خود به طور عادلانه به اشتراک بگذار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14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0BBA92E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7F6057E6"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1105E444"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2D3E96B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اعضای زنجیره تأمین مختلف باید برای اطمینان به یکدیگر باز و صادق باشند و خطر اشتباهات ناگسستنی را کاهش ده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19E6199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r w:rsidR="00352883">
        <w:rPr>
          <w:rFonts w:asciiTheme="minorHAnsi" w:eastAsiaTheme="minorHAnsi" w:hAnsiTheme="minorHAnsi" w:cs="B Nazanin"/>
          <w:color w:val="000000"/>
          <w:kern w:val="2"/>
          <w:szCs w:val="28"/>
          <w:rtl/>
          <w:lang w:bidi="ar-SA"/>
          <w14:ligatures w14:val="standardContextual"/>
        </w:rPr>
        <w:t>.</w:t>
      </w:r>
    </w:p>
    <w:p w14:paraId="4EE5A6CC" w14:textId="2E50137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r w:rsidR="00352883">
        <w:rPr>
          <w:rFonts w:asciiTheme="minorHAnsi" w:eastAsiaTheme="minorHAnsi" w:hAnsiTheme="minorHAnsi" w:cs="B Nazanin"/>
          <w:color w:val="000000"/>
          <w:kern w:val="2"/>
          <w:szCs w:val="28"/>
          <w:rtl/>
          <w:lang w:bidi="ar-SA"/>
          <w14:ligatures w14:val="standardContextual"/>
        </w:rPr>
        <w:t>.</w:t>
      </w:r>
    </w:p>
    <w:p w14:paraId="5B3CB6A6" w14:textId="30F5235E"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00352883">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هماهنگی انگیزشی فرآیندهای زنجیره تأمین یکپارچه</w:t>
      </w:r>
    </w:p>
    <w:p w14:paraId="645709AC" w14:textId="43F517D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00352883">
        <w:rPr>
          <w:rFonts w:asciiTheme="minorHAnsi" w:eastAsiaTheme="minorHAnsi" w:hAnsiTheme="minorHAnsi" w:cs="B Nazanin" w:hint="cs"/>
          <w:color w:val="000000"/>
          <w:kern w:val="2"/>
          <w:rtl/>
        </w:rPr>
        <w:t>.</w:t>
      </w:r>
    </w:p>
    <w:p w14:paraId="20C10D22" w14:textId="052BF7E1"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352883">
        <w:rPr>
          <w:rFonts w:hint="cs"/>
          <w:rtl/>
        </w:rPr>
        <w:t>.</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8F9B38C"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00352883">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r w:rsidR="00352883">
        <w:rPr>
          <w:rFonts w:asciiTheme="minorHAnsi" w:eastAsiaTheme="minorHAnsi" w:hAnsiTheme="minorHAnsi" w:cs="B Nazanin"/>
          <w:color w:val="000000"/>
          <w:kern w:val="2"/>
          <w:rtl/>
        </w:rPr>
        <w:t>.</w:t>
      </w:r>
    </w:p>
    <w:p w14:paraId="64C7B121" w14:textId="707E1F63"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w:t>
      </w:r>
      <w:r w:rsidR="00352883">
        <w:rPr>
          <w:rFonts w:asciiTheme="minorHAnsi" w:eastAsiaTheme="minorHAnsi" w:hAnsiTheme="minorHAnsi" w:cs="B Nazanin"/>
          <w:color w:val="000000"/>
          <w:kern w:val="2"/>
          <w:szCs w:val="28"/>
          <w:rtl/>
          <w:lang w:bidi="ar-SA"/>
        </w:rPr>
        <w:t>.</w:t>
      </w:r>
      <w:r w:rsidRPr="00B060CD">
        <w:rPr>
          <w:rFonts w:asciiTheme="minorHAnsi" w:eastAsiaTheme="minorHAnsi" w:hAnsiTheme="minorHAnsi" w:cs="B Nazanin"/>
          <w:color w:val="000000"/>
          <w:kern w:val="2"/>
          <w:szCs w:val="28"/>
          <w:rtl/>
          <w:lang w:bidi="ar-SA"/>
        </w:rPr>
        <w:t xml:space="preserve">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r w:rsidR="00352883">
        <w:rPr>
          <w:rFonts w:asciiTheme="minorHAnsi" w:eastAsiaTheme="minorHAnsi" w:hAnsiTheme="minorHAnsi" w:cs="B Nazanin"/>
          <w:color w:val="000000"/>
          <w:kern w:val="2"/>
          <w:szCs w:val="28"/>
          <w:rtl/>
          <w:lang w:bidi="ar-SA"/>
        </w:rPr>
        <w:t>.</w:t>
      </w:r>
    </w:p>
    <w:p w14:paraId="65BF6658" w14:textId="25E6237E"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5</w:t>
      </w:r>
      <w:r w:rsidR="00352883">
        <w:rPr>
          <w:rFonts w:hint="cs"/>
          <w:rtl/>
        </w:rPr>
        <w:t>.</w:t>
      </w:r>
      <w:r>
        <w:rPr>
          <w:rFonts w:hint="cs"/>
          <w:rtl/>
        </w:rPr>
        <w:t xml:space="preserve">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5FB3B46D"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w:t>
      </w:r>
      <w:r w:rsidRPr="0013757E">
        <w:rPr>
          <w:rFonts w:asciiTheme="minorHAnsi" w:eastAsiaTheme="minorHAnsi" w:hAnsiTheme="minorHAnsi" w:cs="B Nazanin"/>
          <w:color w:val="000000"/>
          <w:kern w:val="2"/>
          <w:szCs w:val="28"/>
          <w:rtl/>
          <w:lang w:bidi="ar-SA"/>
          <w14:ligatures w14:val="standardContextual"/>
        </w:rPr>
        <w:lastRenderedPageBreak/>
        <w:t>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طور کلی مدیریت زنجیره تأمین یکی از زیر ساختارهای پیاده سازی تجارت الکترونیک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لید کننده خود خریدار کالا از تأمین کنندگان خود و فروشنده کالایی جدید به خریداران خود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r w:rsidR="00352883">
        <w:rPr>
          <w:rFonts w:asciiTheme="minorHAnsi" w:eastAsiaTheme="minorHAnsi" w:hAnsiTheme="minorHAnsi" w:cs="B Nazanin"/>
          <w:color w:val="000000"/>
          <w:kern w:val="2"/>
          <w:szCs w:val="28"/>
          <w:rtl/>
          <w:lang w:bidi="ar-SA"/>
          <w14:ligatures w14:val="standardContextual"/>
        </w:rPr>
        <w:t>.</w:t>
      </w:r>
    </w:p>
    <w:p w14:paraId="41FB86EC" w14:textId="2EE801E9"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طرف دیگر، تعداد زنجیره های تأمین پایدار نیز در کشور بسیار کم است</w:t>
      </w:r>
      <w:r w:rsidR="00352883">
        <w:rPr>
          <w:rFonts w:asciiTheme="minorHAnsi" w:eastAsiaTheme="minorHAnsi" w:hAnsiTheme="minorHAnsi" w:cs="B Nazanin"/>
          <w:color w:val="000000"/>
          <w:kern w:val="2"/>
          <w:szCs w:val="28"/>
          <w:rtl/>
          <w:lang w:bidi="ar-SA"/>
          <w14:ligatures w14:val="standardContextual"/>
        </w:rPr>
        <w:t>.</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6F015D82"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6</w:t>
      </w:r>
      <w:r w:rsidR="00352883">
        <w:rPr>
          <w:rFonts w:hint="cs"/>
          <w:rtl/>
        </w:rPr>
        <w:t>.</w:t>
      </w:r>
      <w:r>
        <w:rPr>
          <w:rFonts w:hint="cs"/>
          <w:rtl/>
        </w:rPr>
        <w:t xml:space="preserve"> </w:t>
      </w:r>
      <w:r>
        <w:rPr>
          <w:rFonts w:eastAsia="Calibri" w:cs="B Nazanin" w:hint="cs"/>
          <w:rtl/>
        </w:rPr>
        <w:t>نتیجه گیری</w:t>
      </w:r>
      <w:bookmarkEnd w:id="40"/>
    </w:p>
    <w:p w14:paraId="5A24577F" w14:textId="7C7F19B3"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آورند</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r w:rsidR="00352883">
        <w:rPr>
          <w:rFonts w:asciiTheme="minorHAnsi" w:eastAsiaTheme="minorHAnsi" w:hAnsiTheme="minorHAnsi" w:cs="B Nazanin"/>
          <w:color w:val="000000"/>
          <w:kern w:val="2"/>
          <w:szCs w:val="28"/>
          <w:rtl/>
          <w:lang w:bidi="ar-SA"/>
          <w14:ligatures w14:val="standardContextual"/>
        </w:rPr>
        <w:t>.</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44"/>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00352883">
        <w:rPr>
          <w:rFonts w:eastAsia="B Lotus" w:cs="B Lotus"/>
          <w:szCs w:val="28"/>
          <w:rtl/>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00352883">
        <w:rPr>
          <w:rFonts w:eastAsia="B Lotus" w:cs="B Lotus"/>
          <w:szCs w:val="28"/>
          <w:rtl/>
        </w:rPr>
        <w:t>.</w:t>
      </w:r>
    </w:p>
    <w:p w14:paraId="57F646EE" w14:textId="5FB662CF"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45"/>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77850D6A"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r w:rsidRPr="001B41F1">
        <w:rPr>
          <w:rFonts w:hint="cs"/>
          <w:rtl/>
          <w:lang w:bidi="fa-IR"/>
        </w:rPr>
        <w:t>برطبق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می‌رود</w:t>
      </w:r>
      <w:r w:rsidR="00352883">
        <w:rPr>
          <w:rtl/>
          <w:lang w:bidi="fa-IR"/>
        </w:rPr>
        <w:t>.</w:t>
      </w:r>
    </w:p>
    <w:p w14:paraId="089672E9" w14:textId="713947B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داده‌های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r w:rsidR="00352883">
        <w:rPr>
          <w:rtl/>
          <w:lang w:bidi="fa-IR"/>
        </w:rPr>
        <w:t>.</w:t>
      </w:r>
    </w:p>
    <w:p w14:paraId="6CC7ABA9" w14:textId="1F7066DC"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UN}</w:t>
      </w:r>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r w:rsidR="00352883">
        <w:rPr>
          <w:rtl/>
          <w:lang w:bidi="fa-IR"/>
        </w:rPr>
        <w:t>.</w:t>
      </w:r>
    </w:p>
    <w:p w14:paraId="431171EC" w14:textId="09A88CF1"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اند که در زیر به بررسی این پنج فاکتور پرداخته می‌شود</w:t>
      </w:r>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2993CD1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w:t>
      </w:r>
      <w:r w:rsidR="00352883">
        <w:rPr>
          <w:rtl/>
          <w:lang w:bidi="fa-IR"/>
        </w:rPr>
        <w:t>.</w:t>
      </w:r>
      <w:r w:rsidRPr="00D30F4A">
        <w:rPr>
          <w:rtl/>
          <w:lang w:bidi="fa-IR"/>
        </w:rPr>
        <w:t xml:space="preserve">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w:t>
      </w:r>
      <w:r w:rsidR="00352883">
        <w:rPr>
          <w:rtl/>
          <w:lang w:bidi="fa-IR"/>
        </w:rPr>
        <w:t>.</w:t>
      </w:r>
      <w:r w:rsidRPr="00D30F4A">
        <w:rPr>
          <w:rtl/>
          <w:lang w:bidi="fa-IR"/>
        </w:rPr>
        <w:t xml:space="preserve">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4A5EBBA1"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46"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6"/>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76E2F30A"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1D5BE6E1"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601833E0"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554C69CF"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14D542B8"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2242367E"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272B873A"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BC12BD2"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4B015FF4"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8B7CF95"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61801B25"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0AA3337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265756C4"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7" w:name="_Toc9198822"/>
      <w:bookmarkStart w:id="48" w:name="_Toc95674779"/>
      <w:bookmarkStart w:id="49"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50"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0"/>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51"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47"/>
      <w:bookmarkEnd w:id="48"/>
      <w:bookmarkEnd w:id="49"/>
      <w:r w:rsidR="00464E90" w:rsidRPr="00464E90">
        <w:rPr>
          <w:rFonts w:eastAsiaTheme="minorHAnsi" w:cs="B Nazanin" w:hint="cs"/>
          <w:rtl/>
          <w:lang w:bidi="fa-IR"/>
        </w:rPr>
        <w:t>مقدمه</w:t>
      </w:r>
      <w:bookmarkEnd w:id="51"/>
    </w:p>
    <w:p w14:paraId="108BFEAE" w14:textId="52D94489" w:rsidR="00464E90" w:rsidRPr="00BB3C9F" w:rsidRDefault="00464E90" w:rsidP="00BB3C9F">
      <w:pPr>
        <w:spacing w:line="276" w:lineRule="auto"/>
        <w:ind w:left="-1" w:firstLine="425"/>
        <w:jc w:val="both"/>
        <w:rPr>
          <w:lang w:bidi="fa-IR"/>
        </w:rPr>
      </w:pPr>
      <w:r w:rsidRPr="00BB3C9F">
        <w:rPr>
          <w:rStyle w:val="rynqvb"/>
          <w:rFonts w:ascii="Times New Roman" w:eastAsia="B Nazanin" w:hAnsi="Times New Roma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sidRPr="00BB3C9F">
        <w:rPr>
          <w:rFonts w:hint="cs"/>
          <w:rtl/>
          <w:lang w:bidi="fa-IR"/>
        </w:rPr>
        <w:t>.</w:t>
      </w:r>
    </w:p>
    <w:p w14:paraId="03DFCBFD" w14:textId="19F0B04C" w:rsidR="007E0AFB" w:rsidRDefault="007E0AFB" w:rsidP="00E61BF0">
      <w:pPr>
        <w:pStyle w:val="Title"/>
        <w:rPr>
          <w:rtl/>
          <w:lang w:bidi="fa-IR"/>
        </w:rPr>
      </w:pPr>
      <w:bookmarkStart w:id="52" w:name="_Toc172720632"/>
      <w:bookmarkStart w:id="53"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2"/>
    </w:p>
    <w:p w14:paraId="57099A5D" w14:textId="59401737" w:rsidR="00B10679" w:rsidRPr="00BB3C9F" w:rsidRDefault="00B10679" w:rsidP="00B10679">
      <w:pPr>
        <w:ind w:firstLine="450"/>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این پژوهش یک سیستم مبتنی بر بلاک چین را برای افزایش اعتماد و امنیت در شبکه‌های هوشمند برق، با تمرکز بر تجارت انرژی بین خانوارهای مجهز به کنتورهای هوشمند و قابلیت‌های ذخیره انرژی، پیشنها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Pr>
        <w:t xml:space="preserve"> </w:t>
      </w:r>
      <w:r w:rsidRPr="00BB3C9F">
        <w:rPr>
          <w:rStyle w:val="rynqvb"/>
          <w:rFonts w:ascii="Times New Roman" w:eastAsia="B Nazanin" w:hAnsi="Times New Roman" w:hint="cs"/>
          <w:sz w:val="26"/>
          <w:szCs w:val="26"/>
          <w:rtl/>
        </w:rPr>
        <w:t>این سیستم از قراردادهای هوشمند برای خودکار کردن تجارت انرژی و تضمین شفافیت استفاده می‌کند و یک محیط غیرمتمرکز را برای تبادل انرژی همتا به همتا فراهم می‌کند</w:t>
      </w:r>
      <w:r w:rsidR="00352883" w:rsidRPr="00BB3C9F">
        <w:rPr>
          <w:rStyle w:val="rynqvb"/>
          <w:rFonts w:ascii="Times New Roman" w:eastAsia="B Nazanin" w:hAnsi="Times New Roman" w:hint="cs"/>
          <w:sz w:val="26"/>
          <w:szCs w:val="26"/>
          <w:rtl/>
        </w:rPr>
        <w:t>.</w:t>
      </w:r>
    </w:p>
    <w:p w14:paraId="2673BA5A" w14:textId="4B3FA213" w:rsidR="00B10679" w:rsidRPr="00BB3C9F" w:rsidRDefault="00B10679" w:rsidP="00B10679">
      <w:pPr>
        <w:jc w:val="both"/>
        <w:rPr>
          <w:rStyle w:val="rynqvb"/>
          <w:rFonts w:ascii="Times New Roman" w:eastAsia="B Nazanin" w:hAnsi="Times New Roman"/>
          <w:sz w:val="26"/>
          <w:szCs w:val="26"/>
        </w:rPr>
      </w:pPr>
      <w:r w:rsidRPr="00BB3C9F">
        <w:rPr>
          <w:rStyle w:val="rynqvb"/>
          <w:rFonts w:ascii="Times New Roman" w:eastAsia="B Nazanin" w:hAnsi="Times New Roman" w:hint="cs"/>
          <w:sz w:val="26"/>
          <w:szCs w:val="26"/>
          <w:rtl/>
        </w:rPr>
        <w:t>انتخاب بلاکچین مورد استفاده با توجه به نیازهای هر شبکه انجام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پژوهش از بلاکچین اتریوم و سازگار با آن استفاده شده است</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sidRPr="00BB3C9F">
        <w:rPr>
          <w:rStyle w:val="rynqvb"/>
          <w:rFonts w:ascii="Times New Roman" w:eastAsia="B Nazanin" w:hAnsi="Times New Roma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54"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4"/>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نظری پروتکل می‌پردازیم</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5" w:name="_Ref171706054"/>
      <w:r>
        <w:rPr>
          <w:rtl/>
        </w:rPr>
        <w:t xml:space="preserve">شکل </w:t>
      </w:r>
      <w:fldSimple w:instr=" SEQ شکل \* ARABIC ">
        <w:r w:rsidR="00AA2207">
          <w:rPr>
            <w:noProof/>
            <w:rtl/>
          </w:rPr>
          <w:t>6</w:t>
        </w:r>
      </w:fldSimple>
      <w:bookmarkEnd w:id="55"/>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می‌تواند متشکل از خانوار‌های یک محله، مجموعه‌ای از کارخانه‌ها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sidRPr="00BB3C9F">
        <w:rPr>
          <w:rStyle w:val="rynqvb"/>
          <w:rFonts w:asciiTheme="majorBidi" w:eastAsia="B Nazanin" w:hAnsiTheme="majorBidi" w:cstheme="majorBidi"/>
          <w:sz w:val="24"/>
          <w:szCs w:val="24"/>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اپراتورها انجام می‌شود</w:t>
      </w:r>
      <w:r w:rsidR="00352883">
        <w:rPr>
          <w:rStyle w:val="rynqvb"/>
          <w:rFonts w:eastAsia="B Nazanin" w:hint="cs"/>
          <w:rtl/>
          <w:lang w:bidi="fa-IR"/>
        </w:rPr>
        <w:t>.</w:t>
      </w:r>
      <w:r>
        <w:rPr>
          <w:rStyle w:val="rynqvb"/>
          <w:rFonts w:eastAsia="B Nazanin" w:hint="cs"/>
          <w:rtl/>
          <w:lang w:bidi="fa-IR"/>
        </w:rPr>
        <w:t xml:space="preserve"> در این طرح، مفروض است که انتقال برق بر روی کانال فیزیکی، می‌تواند برای اطمینان بیشتر پس از بررسی اپراتورها در میکروگرید انجام شود</w:t>
      </w:r>
      <w:r w:rsidR="00352883">
        <w:rPr>
          <w:rStyle w:val="rynqvb"/>
          <w:rFonts w:eastAsia="B Nazanin" w:hint="cs"/>
          <w:rtl/>
          <w:lang w:bidi="fa-IR"/>
        </w:rPr>
        <w:t>.</w:t>
      </w:r>
    </w:p>
    <w:p w14:paraId="65954E1E" w14:textId="1DC86269"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sidRPr="00BB3C9F">
        <w:rPr>
          <w:rStyle w:val="rynqvb"/>
          <w:rFonts w:asciiTheme="majorBidi" w:eastAsia="B Nazanin" w:hAnsiTheme="majorBidi" w:cstheme="majorBidi"/>
          <w:sz w:val="24"/>
          <w:szCs w:val="24"/>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جموعه‌ای از گره‌ها در شبکه که وظیفه وارسی و فهرست کردن سفارش‌ها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ذینفان (حقیق، حقوقی/دولتی یا خصوصی) است که می‌توانند در ازای هزینه‌کرد خود، دستمزد دریافت کنند</w:t>
      </w:r>
      <w:r w:rsidR="00352883">
        <w:rPr>
          <w:rStyle w:val="rynqvb"/>
          <w:rFonts w:eastAsia="B Nazanin" w:hint="cs"/>
          <w:rtl/>
          <w:lang w:bidi="fa-IR"/>
        </w:rPr>
        <w:t>.</w:t>
      </w:r>
      <w:r>
        <w:rPr>
          <w:rStyle w:val="rynqvb"/>
          <w:rFonts w:eastAsia="B Nazanin" w:hint="cs"/>
          <w:rtl/>
          <w:lang w:bidi="fa-IR"/>
        </w:rPr>
        <w:t xml:space="preserve">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r w:rsidR="00352883">
        <w:rPr>
          <w:rStyle w:val="rynqvb"/>
          <w:rFonts w:eastAsia="B Nazanin" w:hint="cs"/>
          <w:rtl/>
          <w:lang w:bidi="fa-IR"/>
        </w:rPr>
        <w:t>.</w:t>
      </w:r>
    </w:p>
    <w:p w14:paraId="2BE2BED9" w14:textId="1E00C62B"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sidRPr="00BB3C9F">
        <w:rPr>
          <w:rStyle w:val="rynqvb"/>
          <w:rFonts w:asciiTheme="majorBidi" w:eastAsia="B Nazanin" w:hAnsiTheme="majorBidi" w:cstheme="majorBidi"/>
          <w:sz w:val="24"/>
          <w:szCs w:val="24"/>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بلاکچین است که مسوولیت نهایی کردن سفارش‌ها و ایجاد اعتماد بین کاربران ریزشبکه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r w:rsidR="00352883">
        <w:rPr>
          <w:rStyle w:val="rynqvb"/>
          <w:rFonts w:eastAsia="B Nazanin" w:hint="cs"/>
          <w:rtl/>
          <w:lang w:bidi="fa-IR"/>
        </w:rPr>
        <w:t>.</w:t>
      </w:r>
    </w:p>
    <w:p w14:paraId="34C05E87" w14:textId="25D8FA66"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sidRPr="00BB3C9F">
        <w:rPr>
          <w:rStyle w:val="rynqvb"/>
          <w:rFonts w:asciiTheme="majorBidi" w:eastAsia="B Nazanin" w:hAnsiTheme="majorBidi" w:cstheme="majorBidi"/>
          <w:sz w:val="24"/>
          <w:szCs w:val="24"/>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زیرشبکه هوشمند را می‌توان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مجموعه‌ای از سخت‌افزار و نرم‌افزار است که به افراد خانوار اجازه می‌دهد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r w:rsidR="00352883">
        <w:rPr>
          <w:rStyle w:val="rynqvb"/>
          <w:rFonts w:eastAsia="B Nazanin" w:hint="cs"/>
          <w:rtl/>
          <w:lang w:bidi="fa-IR"/>
        </w:rPr>
        <w:t>:</w:t>
      </w:r>
    </w:p>
    <w:p w14:paraId="70FCA8E2" w14:textId="1D3954DD"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w:t>
      </w:r>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بلاکچین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sidRPr="00BB3C9F">
        <w:rPr>
          <w:rStyle w:val="rynqvb"/>
          <w:rFonts w:asciiTheme="majorBidi" w:eastAsia="B Nazanin" w:hAnsiTheme="majorBidi" w:cstheme="majorBidi"/>
          <w:sz w:val="24"/>
          <w:szCs w:val="24"/>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r w:rsidR="00352883">
        <w:rPr>
          <w:rStyle w:val="rynqvb"/>
          <w:rFonts w:eastAsia="B Nazanin" w:hint="cs"/>
          <w:rtl/>
          <w:lang w:bidi="fa-IR"/>
        </w:rPr>
        <w:t>.</w:t>
      </w:r>
    </w:p>
    <w:p w14:paraId="6593C9A6" w14:textId="4C44FC7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r w:rsidR="00352883">
        <w:rPr>
          <w:rStyle w:val="rynqvb"/>
          <w:rFonts w:eastAsia="B Nazanin" w:hint="cs"/>
          <w:rtl/>
          <w:lang w:bidi="fa-IR"/>
        </w:rPr>
        <w:t>.</w:t>
      </w:r>
    </w:p>
    <w:p w14:paraId="71ABE428" w14:textId="5CEE137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r w:rsidR="00352883">
        <w:rPr>
          <w:rStyle w:val="rynqvb"/>
          <w:rFonts w:eastAsia="B Nazanin" w:hint="cs"/>
          <w:rtl/>
          <w:lang w:bidi="fa-IR"/>
        </w:rPr>
        <w:t>.</w:t>
      </w:r>
    </w:p>
    <w:p w14:paraId="6A5CC039" w14:textId="5A0EE6EA"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r w:rsidR="00352883">
        <w:rPr>
          <w:rStyle w:val="rynqvb"/>
          <w:rFonts w:eastAsia="B Nazanin" w:hint="cs"/>
          <w:rtl/>
          <w:lang w:bidi="fa-IR"/>
        </w:rPr>
        <w:t>.</w:t>
      </w:r>
    </w:p>
    <w:p w14:paraId="034747EB" w14:textId="69FCB58B"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r w:rsidR="00352883">
        <w:rPr>
          <w:rStyle w:val="rynqvb"/>
          <w:rFonts w:eastAsia="B Nazanin" w:hint="cs"/>
          <w:rtl/>
          <w:lang w:bidi="fa-IR"/>
        </w:rPr>
        <w:t>.</w:t>
      </w:r>
    </w:p>
    <w:p w14:paraId="609EA37D" w14:textId="4BAD96F9"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r w:rsidR="00352883">
        <w:rPr>
          <w:rStyle w:val="rynqvb"/>
          <w:rFonts w:eastAsia="B Nazanin" w:hint="cs"/>
          <w:rtl/>
          <w:lang w:bidi="fa-IR"/>
        </w:rPr>
        <w:t>.</w:t>
      </w:r>
    </w:p>
    <w:p w14:paraId="40F2D731" w14:textId="6B1AA2D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r w:rsidR="00352883">
        <w:rPr>
          <w:rStyle w:val="rynqvb"/>
          <w:rFonts w:eastAsia="B Nazanin" w:hint="cs"/>
          <w:rtl/>
          <w:lang w:bidi="fa-IR"/>
        </w:rPr>
        <w:t>.</w:t>
      </w:r>
    </w:p>
    <w:p w14:paraId="3F36490B" w14:textId="4E176C8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r w:rsidR="00352883">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r w:rsidR="00352883">
        <w:rPr>
          <w:rStyle w:val="rynqvb"/>
          <w:rFonts w:eastAsia="B Nazanin" w:hint="cs"/>
          <w:rtl/>
          <w:lang w:bidi="fa-IR"/>
        </w:rPr>
        <w:t>.</w:t>
      </w:r>
    </w:p>
    <w:p w14:paraId="1CD67AE1" w14:textId="421616DB"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w:t>
      </w:r>
      <w:r w:rsidR="00352883">
        <w:rPr>
          <w:rStyle w:val="rynqvb"/>
          <w:rFonts w:eastAsia="B Nazanin" w:hint="cs"/>
          <w:rtl/>
          <w:lang w:bidi="fa-IR"/>
        </w:rPr>
        <w:t>.</w:t>
      </w:r>
      <w:r>
        <w:rPr>
          <w:rStyle w:val="rynqvb"/>
          <w:rFonts w:eastAsia="B Nazanin" w:hint="cs"/>
          <w:rtl/>
          <w:lang w:bidi="fa-IR"/>
        </w:rPr>
        <w:t xml:space="preserve">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56"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تشریح فاز‌های پروتکل</w:t>
      </w:r>
      <w:bookmarkEnd w:id="56"/>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57"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7"/>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BB3C9F" w:rsidRDefault="00D673A8" w:rsidP="00D673A8">
      <w:pPr>
        <w:spacing w:line="360" w:lineRule="auto"/>
        <w:ind w:firstLine="424"/>
        <w:jc w:val="both"/>
        <w:rPr>
          <w:rStyle w:val="rynqvb"/>
          <w:rFonts w:ascii="Times New Roman" w:eastAsia="B Nazanin" w:hAnsi="Times New Roman"/>
          <w:rtl/>
        </w:rPr>
      </w:pPr>
      <w:r w:rsidRPr="00BB3C9F">
        <w:rPr>
          <w:rStyle w:val="rynqvb"/>
          <w:rFonts w:ascii="Times New Roman" w:eastAsia="B Nazanin" w:hAnsi="Times New Roman" w:hint="cs"/>
          <w:rtl/>
        </w:rPr>
        <w:t>در فاز راه‌اندازی، ابتدا قرارداد هوشمند متعلق به شبکه اصلی هوشمند برق بر روی بلاکچین قرار می‌گیر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این قرارداد هوشمند مسئول ایجاد راه ارتباطی برای مشترکان شبکه برق هوشمند به منظور تبادل انرژی است</w:t>
      </w:r>
      <w:r w:rsidR="00352883" w:rsidRPr="00BB3C9F">
        <w:rPr>
          <w:rStyle w:val="rynqvb"/>
          <w:rFonts w:ascii="Times New Roman" w:eastAsia="B Nazanin" w:hAnsi="Times New Roman" w:hint="cs"/>
          <w:rtl/>
        </w:rPr>
        <w:t>.</w:t>
      </w:r>
    </w:p>
    <w:p w14:paraId="3D7DF9BF" w14:textId="0CB88AA3" w:rsidR="00D673A8" w:rsidRPr="00BB3C9F" w:rsidRDefault="00D673A8" w:rsidP="00D673A8">
      <w:pPr>
        <w:spacing w:line="360" w:lineRule="auto"/>
        <w:jc w:val="both"/>
        <w:rPr>
          <w:rStyle w:val="rynqvb"/>
          <w:rFonts w:eastAsia="B Nazanin"/>
          <w:rtl/>
          <w:lang w:bidi="fa-IR"/>
        </w:rPr>
      </w:pPr>
      <w:r w:rsidRPr="00BB3C9F">
        <w:rPr>
          <w:rStyle w:val="rynqvb"/>
          <w:rFonts w:ascii="Times New Roman" w:eastAsia="B Nazanin" w:hAnsi="Times New Roman" w:hint="cs"/>
          <w:rtl/>
        </w:rPr>
        <w:t>به علاوه، این مرحله به ازای هر مشترک شبکه هوشمند اجرا می‌شو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هر مشترک بایستی حساب</w:t>
      </w:r>
      <w:r w:rsidRPr="00BB3C9F">
        <w:rPr>
          <w:rFonts w:hint="cs"/>
          <w:rtl/>
          <w:lang w:bidi="fa-IR"/>
        </w:rPr>
        <w:t xml:space="preserve"> </w:t>
      </w:r>
      <w:r w:rsidRPr="00BB3C9F">
        <w:rPr>
          <w:rStyle w:val="rynqvb"/>
          <w:rFonts w:ascii="Times New Roman" w:eastAsia="B Nazanin" w:hAnsi="Times New Roman" w:hint="cs"/>
          <w:rtl/>
        </w:rPr>
        <w:t>هوشمند</w:t>
      </w:r>
      <w:r w:rsidRPr="00BB3C9F">
        <w:rPr>
          <w:rStyle w:val="FootnoteReference"/>
          <w:rtl/>
          <w:lang w:bidi="fa-IR"/>
        </w:rPr>
        <w:footnoteReference w:id="7"/>
      </w:r>
      <w:r w:rsidRPr="00BB3C9F">
        <w:rPr>
          <w:rFonts w:hint="cs"/>
          <w:rtl/>
          <w:lang w:bidi="fa-IR"/>
        </w:rPr>
        <w:t xml:space="preserve"> </w:t>
      </w:r>
      <w:r w:rsidRPr="00BB3C9F">
        <w:rPr>
          <w:rStyle w:val="rynqvb"/>
          <w:rFonts w:ascii="Times New Roman" w:eastAsia="B Nazanin" w:hAnsi="Times New Roman" w:hint="cs"/>
          <w:rtl/>
        </w:rPr>
        <w:t>خود را</w:t>
      </w:r>
      <w:r w:rsidRPr="00BB3C9F">
        <w:rPr>
          <w:rFonts w:hint="cs"/>
          <w:rtl/>
          <w:lang w:bidi="fa-IR"/>
        </w:rPr>
        <w:t xml:space="preserve"> </w:t>
      </w:r>
      <w:r w:rsidRPr="00BB3C9F">
        <w:rPr>
          <w:rStyle w:val="rynqvb"/>
          <w:rFonts w:ascii="Times New Roman" w:eastAsia="B Nazanin" w:hAnsi="Times New Roman" w:hint="cs"/>
          <w:rtl/>
        </w:rPr>
        <w:t>ایجاد کند تا بتواند به تبادل انرژی بر بستر بلاک</w:t>
      </w:r>
      <w:r w:rsidR="00602DE5" w:rsidRPr="00BB3C9F">
        <w:rPr>
          <w:rStyle w:val="rynqvb"/>
          <w:rFonts w:ascii="Times New Roman" w:eastAsia="B Nazanin" w:hAnsi="Times New Roman" w:hint="cs"/>
          <w:rtl/>
        </w:rPr>
        <w:t>‌</w:t>
      </w:r>
      <w:r w:rsidRPr="00BB3C9F">
        <w:rPr>
          <w:rStyle w:val="rynqvb"/>
          <w:rFonts w:ascii="Times New Roman" w:eastAsia="B Nazanin" w:hAnsi="Times New Roman" w:hint="cs"/>
          <w:rtl/>
        </w:rPr>
        <w:t>چین بپردازد</w:t>
      </w:r>
      <w:r w:rsidR="00352883" w:rsidRPr="00BB3C9F">
        <w:rPr>
          <w:rStyle w:val="rynqvb"/>
          <w:rFonts w:ascii="Times New Roman" w:eastAsia="B Nazanin" w:hAnsi="Times New Roman" w:hint="cs"/>
          <w:rtl/>
        </w:rPr>
        <w:t>.</w:t>
      </w:r>
    </w:p>
    <w:p w14:paraId="2C484BBA" w14:textId="2A97B892" w:rsidR="00D673A8" w:rsidRDefault="00D673A8" w:rsidP="00602DE5">
      <w:pPr>
        <w:pStyle w:val="Title"/>
        <w:rPr>
          <w:rFonts w:ascii="Calibri" w:hAnsi="Calibri" w:cs="Calibri"/>
          <w:rtl/>
          <w:lang w:bidi="fa-IR"/>
        </w:rPr>
      </w:pPr>
      <w:bookmarkStart w:id="58"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58"/>
    </w:p>
    <w:p w14:paraId="1AF9D3C9" w14:textId="057274AB"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lastRenderedPageBreak/>
        <w:t>ثبت‌نام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90E6F55"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59"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59"/>
    </w:p>
    <w:p w14:paraId="40F7BEA5" w14:textId="47DD08B0"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sidR="00352883">
        <w:rPr>
          <w:rStyle w:val="rynqvb"/>
          <w:rFonts w:eastAsia="B Nazanin" w:hint="cs"/>
          <w:rtl/>
          <w:lang w:bidi="fa-IR"/>
        </w:rPr>
        <w:t>.</w:t>
      </w:r>
    </w:p>
    <w:p w14:paraId="3B461DA2" w14:textId="4A82C83A"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خریدار به طور خودکار </w:t>
      </w:r>
      <w:r w:rsidRPr="00E64B66">
        <w:rPr>
          <w:rStyle w:val="rynqvb"/>
          <w:rFonts w:eastAsia="B Nazanin" w:hint="cs"/>
          <w:rtl/>
          <w:lang w:bidi="fa-IR"/>
        </w:rPr>
        <w:lastRenderedPageBreak/>
        <w:t>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60"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0"/>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w:t>
      </w:r>
      <w:r w:rsidR="00352883">
        <w:rPr>
          <w:rStyle w:val="rynqvb"/>
          <w:rFonts w:eastAsia="B Nazanin" w:hint="cs"/>
          <w:rtl/>
          <w:lang w:bidi="fa-IR"/>
        </w:rPr>
        <w:t>:</w:t>
      </w:r>
      <w:r w:rsidRPr="00E64B66">
        <w:rPr>
          <w:rStyle w:val="rynqvb"/>
          <w:rFonts w:eastAsia="B Nazanin" w:hint="cs"/>
          <w:rtl/>
          <w:lang w:bidi="fa-IR"/>
        </w:rPr>
        <w:t xml:space="preserve"> تکمیل معاملات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r w:rsidR="00352883">
        <w:rPr>
          <w:rStyle w:val="rynqvb"/>
          <w:rFonts w:eastAsia="B Nazanin" w:hint="cs"/>
          <w:rtl/>
          <w:lang w:bidi="fa-IR"/>
        </w:rPr>
        <w:t>.</w:t>
      </w:r>
    </w:p>
    <w:p w14:paraId="6BB9140C" w14:textId="017AE9B8"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61" w:name="_Toc172720639"/>
      <w:r w:rsidRPr="00995018">
        <w:rPr>
          <w:rFonts w:hint="cs"/>
          <w:rtl/>
          <w:lang w:bidi="fa-IR"/>
        </w:rPr>
        <w:lastRenderedPageBreak/>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1"/>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2"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2"/>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SmartHomeFactory{</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createHousehold(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lastRenderedPageBreak/>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SmartHome(capacity, </w:t>
      </w:r>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3"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3"/>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64"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64"/>
    </w:p>
    <w:p w14:paraId="36785D4E" w14:textId="020C7046" w:rsidR="001E70B9" w:rsidRPr="00BB3C9F" w:rsidRDefault="001E70B9" w:rsidP="00BB3C9F">
      <w:pPr>
        <w:pStyle w:val="ListParagraph"/>
        <w:spacing w:line="276" w:lineRule="auto"/>
        <w:ind w:left="-1" w:firstLine="425"/>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 xml:space="preserve">در مرحله ثبت‌نام، هر سرپرست خانوار با استفاده از قرارداد هوشمند </w:t>
      </w:r>
      <w:r w:rsidRPr="00BB3C9F">
        <w:rPr>
          <w:rStyle w:val="rynqvb"/>
          <w:rFonts w:ascii="Times New Roman" w:eastAsia="B Nazanin" w:hAnsi="Times New Roman"/>
          <w:sz w:val="24"/>
          <w:szCs w:val="24"/>
        </w:rPr>
        <w:t>SmartHome</w:t>
      </w:r>
      <w:r w:rsidRPr="00BB3C9F">
        <w:rPr>
          <w:rStyle w:val="rynqvb"/>
          <w:rFonts w:ascii="Times New Roman" w:eastAsia="B Nazanin" w:hAnsi="Times New Roman"/>
          <w:sz w:val="26"/>
          <w:szCs w:val="26"/>
        </w:rPr>
        <w:t xml:space="preserve"> </w:t>
      </w:r>
      <w:r w:rsidRPr="00BB3C9F">
        <w:rPr>
          <w:rStyle w:val="rynqvb"/>
          <w:rFonts w:ascii="Times New Roman" w:eastAsia="B Nazanin" w:hAnsi="Times New Roman"/>
          <w:sz w:val="24"/>
          <w:szCs w:val="24"/>
        </w:rPr>
        <w:t>Factory</w:t>
      </w:r>
      <w:r w:rsidRPr="00BB3C9F">
        <w:rPr>
          <w:rStyle w:val="rynqvb"/>
          <w:rFonts w:ascii="Times New Roman" w:eastAsia="B Nazanin" w:hAnsi="Times New Roman" w:hint="cs"/>
          <w:sz w:val="26"/>
          <w:szCs w:val="26"/>
          <w:rtl/>
        </w:rPr>
        <w:t xml:space="preserve"> که در فاز قبلی بر روی بلاکچین قرار گرفت، اقدام به ایجاد یک قرارداد هوشمند برای خانوار خو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واقع این نوع قرارداد هوشمند</w:t>
      </w:r>
      <w:r w:rsidR="006E4DBF"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استاندارد جدیدی در دنیای بلاکچین به شمار می‌رود که </w:t>
      </w:r>
      <w:r w:rsidRPr="00BB3C9F">
        <w:rPr>
          <w:rFonts w:hint="cs"/>
          <w:rtl/>
          <w:lang w:bidi="fa-IR"/>
        </w:rPr>
        <w:t>«</w:t>
      </w:r>
      <w:r w:rsidRPr="00BB3C9F">
        <w:rPr>
          <w:rStyle w:val="rynqvb"/>
          <w:rFonts w:ascii="Times New Roman" w:eastAsia="B Nazanin" w:hAnsi="Times New Roman" w:hint="cs"/>
          <w:sz w:val="26"/>
          <w:szCs w:val="26"/>
          <w:rtl/>
        </w:rPr>
        <w:t>کیف‌پول هوشمند</w:t>
      </w:r>
      <w:r w:rsidRPr="00BB3C9F">
        <w:rPr>
          <w:rStyle w:val="FootnoteReference"/>
          <w:rtl/>
          <w:lang w:bidi="fa-IR"/>
        </w:rPr>
        <w:footnoteReference w:id="8"/>
      </w:r>
      <w:r w:rsidRPr="00BB3C9F">
        <w:rPr>
          <w:rFonts w:hint="cs"/>
          <w:rtl/>
          <w:lang w:bidi="fa-IR"/>
        </w:rPr>
        <w:t xml:space="preserve">» </w:t>
      </w:r>
      <w:r w:rsidRPr="00BB3C9F">
        <w:rPr>
          <w:rStyle w:val="rynqvb"/>
          <w:rFonts w:ascii="Times New Roman" w:eastAsia="B Nazanin" w:hAnsi="Times New Roman" w:hint="cs"/>
          <w:sz w:val="26"/>
          <w:szCs w:val="26"/>
          <w:rtl/>
        </w:rPr>
        <w:t>نامیده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sidRPr="00BB3C9F">
        <w:rPr>
          <w:rStyle w:val="rynqvb"/>
          <w:rFonts w:ascii="Times New Roman" w:eastAsia="B Nazanin" w:hAnsi="Times New Roma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SmartHome{</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SuccessfulBid{</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SuccessfulBid[]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setSmartMeterDetails(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lastRenderedPageBreak/>
        <w:t>در یک شبکه هوشمند، زیرساخت هر خانوار شامل تجهیزاتی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352883">
        <w:rPr>
          <w:rFonts w:hint="cs"/>
          <w:rtl/>
          <w:lang w:bidi="fa-IR"/>
        </w:rPr>
        <w:t>.</w:t>
      </w:r>
      <w:r>
        <w:rPr>
          <w:rFonts w:hint="cs"/>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r w:rsidR="00352883">
        <w:rPr>
          <w:rFonts w:hint="cs"/>
          <w:rtl/>
          <w:lang w:bidi="fa-IR"/>
        </w:rPr>
        <w:t>.</w:t>
      </w:r>
    </w:p>
    <w:p w14:paraId="070ADB20" w14:textId="3356BC74" w:rsidR="00877339" w:rsidRDefault="00877339" w:rsidP="00877339">
      <w:pPr>
        <w:pStyle w:val="Title"/>
        <w:spacing w:after="240"/>
        <w:rPr>
          <w:rtl/>
          <w:lang w:bidi="fa-IR"/>
        </w:rPr>
      </w:pPr>
      <w:bookmarkStart w:id="65"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65"/>
    </w:p>
    <w:p w14:paraId="4BB8810F" w14:textId="2AE06D1E"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این فرآیند از نظر توالی در چند مرحله انجام می‌شود</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در مرحله اول بایستی یک خانوار، اعداد کنتر هوشمند خود را به روزرسانی و انرژی مازاد خودش را از طریق تابع زیر اعلام کند</w:t>
      </w:r>
      <w:r w:rsidR="00352883" w:rsidRPr="00BB3C9F">
        <w:rPr>
          <w:rFonts w:ascii="Times New Roman" w:eastAsia="Times New Roman" w:hAnsi="Times New Roma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setSmartMeterDetails(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fldSimple w:instr=" SEQ شکل \* ARABIC ">
        <w:r w:rsidR="00AA2207">
          <w:rPr>
            <w:noProof/>
            <w:rtl/>
          </w:rPr>
          <w:t>10</w:t>
        </w:r>
      </w:fldSimple>
      <w:r>
        <w:rPr>
          <w:rFonts w:hint="cs"/>
          <w:rtl/>
          <w:lang w:bidi="fa-IR"/>
        </w:rPr>
        <w:t xml:space="preserve"> تابع ثبت اطلاعات کنتر هوشمند</w:t>
      </w:r>
    </w:p>
    <w:p w14:paraId="4CCDDF8A" w14:textId="55B520C6"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در مرحله بعد،</w:t>
      </w:r>
      <w:r w:rsidR="00C141B9" w:rsidRPr="00BB3C9F">
        <w:rPr>
          <w:rFonts w:ascii="Times New Roman" w:eastAsia="Times New Roman" w:hAnsi="Times New Roman" w:hint="cs"/>
          <w:rtl/>
          <w:lang w:bidi="fa-IR"/>
        </w:rPr>
        <w:t xml:space="preserve"> یک</w:t>
      </w:r>
      <w:r w:rsidRPr="00BB3C9F">
        <w:rPr>
          <w:rFonts w:ascii="Times New Roman" w:eastAsia="Times New Roman" w:hAnsi="Times New Roman" w:hint="cs"/>
          <w:rtl/>
          <w:lang w:bidi="fa-IR"/>
        </w:rPr>
        <w:t xml:space="preserve"> خانوار می‌تواند درخواست</w:t>
      </w:r>
      <w:r w:rsidR="00C141B9" w:rsidRPr="00BB3C9F">
        <w:rPr>
          <w:rFonts w:ascii="Times New Roman" w:eastAsia="Times New Roman" w:hAnsi="Times New Roman" w:hint="cs"/>
          <w:rtl/>
          <w:lang w:bidi="fa-IR"/>
        </w:rPr>
        <w:t xml:space="preserve"> خرید یا</w:t>
      </w:r>
      <w:r w:rsidRPr="00BB3C9F">
        <w:rPr>
          <w:rFonts w:ascii="Times New Roman" w:eastAsia="Times New Roman" w:hAnsi="Times New Roman" w:hint="cs"/>
          <w:rtl/>
          <w:lang w:bidi="fa-IR"/>
        </w:rPr>
        <w:t xml:space="preserve"> انرژی مورد نیاز خود را ثبت کند تا بتواند با قیمت</w:t>
      </w:r>
      <w:r w:rsidR="00C141B9" w:rsidRPr="00BB3C9F">
        <w:rPr>
          <w:rFonts w:ascii="Times New Roman" w:eastAsia="Times New Roman" w:hAnsi="Times New Roman" w:hint="cs"/>
          <w:rtl/>
          <w:lang w:bidi="fa-IR"/>
        </w:rPr>
        <w:t>ی</w:t>
      </w:r>
      <w:r w:rsidRPr="00BB3C9F">
        <w:rPr>
          <w:rFonts w:ascii="Times New Roman" w:eastAsia="Times New Roman" w:hAnsi="Times New Roman" w:hint="cs"/>
          <w:rtl/>
          <w:lang w:bidi="fa-IR"/>
        </w:rPr>
        <w:t xml:space="preserve"> </w:t>
      </w:r>
      <w:r w:rsidR="00D30737" w:rsidRPr="00BB3C9F">
        <w:rPr>
          <w:rFonts w:ascii="Times New Roman" w:eastAsia="Times New Roman" w:hAnsi="Times New Roman" w:hint="cs"/>
          <w:rtl/>
          <w:lang w:bidi="fa-IR"/>
        </w:rPr>
        <w:t>رقابتی</w:t>
      </w:r>
      <w:r w:rsidRPr="00BB3C9F">
        <w:rPr>
          <w:rFonts w:ascii="Times New Roman" w:eastAsia="Times New Roman" w:hAnsi="Times New Roman" w:hint="cs"/>
          <w:rtl/>
          <w:lang w:bidi="fa-IR"/>
        </w:rPr>
        <w:t xml:space="preserve"> در مقایسه با شبکه مرکزی برق، از همسایگان خود برق تهیه کند</w:t>
      </w:r>
      <w:r w:rsidR="00921FDF" w:rsidRPr="00BB3C9F">
        <w:rPr>
          <w:rFonts w:ascii="Times New Roman" w:eastAsia="Times New Roman" w:hAnsi="Times New Roman" w:hint="cs"/>
          <w:rtl/>
          <w:lang w:bidi="fa-IR"/>
        </w:rPr>
        <w:t xml:space="preserve"> یا به آن‌ها بفروشد</w:t>
      </w:r>
      <w:r w:rsidR="00352883" w:rsidRPr="00BB3C9F">
        <w:rPr>
          <w:rFonts w:ascii="Times New Roman" w:eastAsia="Times New Roman" w:hAnsi="Times New Roman" w:hint="cs"/>
          <w:rtl/>
          <w:lang w:bidi="fa-IR"/>
        </w:rPr>
        <w:t>.</w:t>
      </w:r>
      <w:r w:rsidR="00C141B9" w:rsidRPr="00BB3C9F">
        <w:rPr>
          <w:rFonts w:ascii="Times New Roman" w:eastAsia="Times New Roman" w:hAnsi="Times New Roma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Bid(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Order({</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Ask(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Order({</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fldSimple w:instr=" SEQ شکل \* ARABIC ">
        <w:r w:rsidR="00AA2207">
          <w:rPr>
            <w:noProof/>
            <w:rtl/>
          </w:rPr>
          <w:t>11</w:t>
        </w:r>
      </w:fldSimple>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Pr="00BB3C9F" w:rsidRDefault="006E2474"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 xml:space="preserve">مطابق با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ascii="Times New Roman" w:eastAsia="Times New Roman" w:hAnsi="Times New Roman" w:hint="cs"/>
          <w:rtl/>
          <w:lang w:bidi="fa-IR"/>
        </w:rPr>
        <w:t xml:space="preserve">، </w:t>
      </w:r>
      <w:r w:rsidR="00CC70FA" w:rsidRPr="00BB3C9F">
        <w:rPr>
          <w:rFonts w:ascii="Times New Roman" w:eastAsia="Times New Roman" w:hAnsi="Times New Roman" w:hint="cs"/>
          <w:rtl/>
          <w:lang w:bidi="fa-IR"/>
        </w:rPr>
        <w:t>این درخواست پس از ارسال در قرارداد هوشمند بازار میکروگرید،‌ پردازش و با یک پیشنهاد فروش،‌ جفت می‌شود</w:t>
      </w:r>
      <w:r w:rsidR="00352883" w:rsidRPr="00BB3C9F">
        <w:rPr>
          <w:rFonts w:ascii="Times New Roman" w:eastAsia="Times New Roman" w:hAnsi="Times New Roma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matchOrders(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l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buyEnergy(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removeAsk(ask_index);</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calcAmoun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6" w:name="_Ref169627638"/>
      <w:r>
        <w:rPr>
          <w:rtl/>
        </w:rPr>
        <w:t xml:space="preserve">شکل </w:t>
      </w:r>
      <w:fldSimple w:instr=" SEQ شکل \* ARABIC ">
        <w:r w:rsidR="00AA2207">
          <w:rPr>
            <w:noProof/>
            <w:rtl/>
          </w:rPr>
          <w:t>12</w:t>
        </w:r>
      </w:fldSimple>
      <w:bookmarkEnd w:id="66"/>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Pr="00BB3C9F" w:rsidRDefault="00CC70FA" w:rsidP="00BD2051">
      <w:pPr>
        <w:spacing w:line="276" w:lineRule="auto"/>
        <w:jc w:val="both"/>
        <w:rPr>
          <w:rFonts w:ascii="Times New Roman" w:eastAsia="Times New Roman" w:hAnsi="Times New Roman"/>
          <w:rtl/>
          <w:lang w:bidi="fa-IR"/>
        </w:rPr>
      </w:pPr>
      <w:r w:rsidRPr="00BB3C9F">
        <w:rPr>
          <w:rFonts w:ascii="Times New Roman" w:eastAsia="Times New Roman" w:hAnsi="Times New Roman" w:hint="cs"/>
          <w:rtl/>
          <w:lang w:bidi="fa-IR"/>
        </w:rPr>
        <w:t xml:space="preserve">همانطور که در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006E2474"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hint="cs"/>
          <w:rtl/>
        </w:rPr>
        <w:t xml:space="preserve"> </w:t>
      </w:r>
      <w:r w:rsidRPr="00BB3C9F">
        <w:rPr>
          <w:rFonts w:ascii="Times New Roman" w:eastAsia="Times New Roman" w:hAnsi="Times New Roman" w:hint="cs"/>
          <w:rtl/>
          <w:lang w:bidi="fa-IR"/>
        </w:rPr>
        <w:t>مشاهده می‌شود، تابع ابتدا محاسبه می‌کند که چه میزان انرژی برای پاسخ گفتن به یک درخواست لازم است</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سپس تا زمانی فرآیند تکرار می‌شود که تمام میزان انرژی درخواستی از یک یا چند پیشنهاد تکمیل شود</w:t>
      </w:r>
      <w:r w:rsidR="00352883" w:rsidRPr="00BB3C9F">
        <w:rPr>
          <w:rFonts w:ascii="Times New Roman" w:eastAsia="Times New Roman" w:hAnsi="Times New Roma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67"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67"/>
      <w:r w:rsidR="00AA7DF5">
        <w:rPr>
          <w:rFonts w:cs="B Nazanin" w:hint="cs"/>
          <w:rtl/>
        </w:rPr>
        <w:t>ثبت نظر شهرت</w:t>
      </w:r>
    </w:p>
    <w:p w14:paraId="59B10887" w14:textId="17D3643F" w:rsidR="00FD0EF1" w:rsidRPr="00BD2051" w:rsidRDefault="00FD0EF1" w:rsidP="00BD2051">
      <w:pPr>
        <w:spacing w:line="276" w:lineRule="auto"/>
        <w:jc w:val="both"/>
        <w:rPr>
          <w:rFonts w:ascii="Times New Roman" w:eastAsia="Times New Roman" w:hAnsi="Times New Roman"/>
          <w:rtl/>
          <w:lang w:bidi="fa-IR"/>
        </w:rPr>
      </w:pPr>
      <w:r w:rsidRPr="00BD2051">
        <w:rPr>
          <w:rFonts w:ascii="Times New Roman" w:eastAsia="Times New Roman" w:hAnsi="Times New Roman" w:hint="cs"/>
          <w:rtl/>
          <w:lang w:bidi="fa-IR"/>
        </w:rPr>
        <w:lastRenderedPageBreak/>
        <w:t>در این قسمت از فرآیند،</w:t>
      </w:r>
      <w:r w:rsidR="00DA7920" w:rsidRPr="00BD2051">
        <w:rPr>
          <w:rFonts w:ascii="Times New Roman" w:eastAsia="Times New Roman" w:hAnsi="Times New Roman" w:hint="cs"/>
          <w:rtl/>
          <w:lang w:bidi="fa-IR"/>
        </w:rPr>
        <w:t xml:space="preserve"> </w:t>
      </w:r>
      <w:r w:rsidR="00DA7920" w:rsidRPr="00BD2051">
        <w:rPr>
          <w:rFonts w:ascii="Times New Roman" w:eastAsia="Times New Roman" w:hAnsi="Times New Roman"/>
          <w:rtl/>
          <w:lang w:bidi="fa-IR"/>
        </w:rPr>
        <w:fldChar w:fldCharType="begin"/>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hint="cs"/>
          <w:lang w:bidi="fa-IR"/>
        </w:rPr>
        <w:instrText>REF</w:instrText>
      </w:r>
      <w:r w:rsidR="00DA7920" w:rsidRPr="00BD2051">
        <w:rPr>
          <w:rFonts w:ascii="Times New Roman" w:eastAsia="Times New Roman" w:hAnsi="Times New Roman" w:hint="cs"/>
          <w:rtl/>
          <w:lang w:bidi="fa-IR"/>
        </w:rPr>
        <w:instrText xml:space="preserve"> _</w:instrText>
      </w:r>
      <w:r w:rsidR="00DA7920" w:rsidRPr="00BD2051">
        <w:rPr>
          <w:rFonts w:ascii="Times New Roman" w:eastAsia="Times New Roman" w:hAnsi="Times New Roman" w:hint="cs"/>
          <w:lang w:bidi="fa-IR"/>
        </w:rPr>
        <w:instrText>Ref172741441 \h</w:instrText>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rtl/>
          <w:lang w:bidi="fa-IR"/>
        </w:rPr>
      </w:r>
      <w:r w:rsidR="00BD2051">
        <w:rPr>
          <w:rFonts w:ascii="Times New Roman" w:eastAsia="Times New Roman" w:hAnsi="Times New Roman"/>
          <w:rtl/>
          <w:lang w:bidi="fa-IR"/>
        </w:rPr>
        <w:instrText xml:space="preserve"> \* </w:instrText>
      </w:r>
      <w:r w:rsidR="00BD2051">
        <w:rPr>
          <w:rFonts w:ascii="Times New Roman" w:eastAsia="Times New Roman" w:hAnsi="Times New Roman"/>
          <w:lang w:bidi="fa-IR"/>
        </w:rPr>
        <w:instrText xml:space="preserve">MERGEFORMAT </w:instrText>
      </w:r>
      <w:r w:rsidR="00DA7920" w:rsidRPr="00BD2051">
        <w:rPr>
          <w:rFonts w:ascii="Times New Roman" w:eastAsia="Times New Roman" w:hAnsi="Times New Roman"/>
          <w:rtl/>
          <w:lang w:bidi="fa-IR"/>
        </w:rPr>
        <w:fldChar w:fldCharType="separate"/>
      </w:r>
      <w:r w:rsidR="00DA7920" w:rsidRPr="00BD2051">
        <w:rPr>
          <w:rtl/>
        </w:rPr>
        <w:t xml:space="preserve">شکل </w:t>
      </w:r>
      <w:r w:rsidR="00DA7920" w:rsidRPr="00BD2051">
        <w:rPr>
          <w:noProof/>
          <w:rtl/>
        </w:rPr>
        <w:t>13</w:t>
      </w:r>
      <w:r w:rsidR="00DA7920" w:rsidRPr="00BD2051">
        <w:rPr>
          <w:rFonts w:ascii="Times New Roman" w:eastAsia="Times New Roman" w:hAnsi="Times New Roman"/>
          <w:rtl/>
          <w:lang w:bidi="fa-IR"/>
        </w:rPr>
        <w:fldChar w:fldCharType="end"/>
      </w:r>
      <w:r w:rsidR="00DA7920"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قرارداد هوشمند بررسی می‌کند که آیا تعاملی بین دو طرف شکل گرفته است یا خیر</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سپس نظر اعتماد یک فرد به طرف دیگر را ثبت می‌کن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هر فرد تنها یک بار به ازای هر تعامل خرید یا فروش انرژی، قابلیت ثبت نظر دار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به منظور اطمینان از ثبت تنها یک رای به ازای هر تعامل، تابع پس از پیدا کردن تعامل مورد نظر، آن را از فهرست حذف می‌کند</w:t>
      </w:r>
      <w:r w:rsidR="00352883" w:rsidRPr="00BD2051">
        <w:rPr>
          <w:rFonts w:ascii="Times New Roman" w:eastAsia="Times New Roman" w:hAnsi="Times New Roma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rateInteraction(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8" w:name="_Ref172741441"/>
      <w:r>
        <w:rPr>
          <w:rtl/>
        </w:rPr>
        <w:t xml:space="preserve">شکل </w:t>
      </w:r>
      <w:fldSimple w:instr=" SEQ شکل \* ARABIC ">
        <w:r w:rsidR="00AA2207">
          <w:rPr>
            <w:noProof/>
            <w:rtl/>
          </w:rPr>
          <w:t>13</w:t>
        </w:r>
      </w:fldSimple>
      <w:bookmarkEnd w:id="68"/>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69"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69"/>
    </w:p>
    <w:p w14:paraId="3182AE1C" w14:textId="4AADBBE0" w:rsidR="007E7C50" w:rsidRDefault="007E7C50" w:rsidP="00B24A03">
      <w:pPr>
        <w:pStyle w:val="Title"/>
        <w:spacing w:after="240"/>
        <w:rPr>
          <w:rFonts w:cs="B Nazanin"/>
          <w:rtl/>
          <w:lang w:bidi="fa-IR"/>
        </w:rPr>
      </w:pPr>
      <w:bookmarkStart w:id="70"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70"/>
    </w:p>
    <w:p w14:paraId="299AF6DA" w14:textId="1AAF1AAC" w:rsidR="00F41365" w:rsidRPr="00BB3C9F" w:rsidRDefault="00F41365" w:rsidP="00F41365">
      <w:pPr>
        <w:pStyle w:val="a0"/>
        <w:numPr>
          <w:ilvl w:val="0"/>
          <w:numId w:val="0"/>
        </w:numPr>
        <w:bidi/>
        <w:jc w:val="both"/>
        <w:rPr>
          <w:rFonts w:eastAsia="Times New Roman" w:cs="B Lotus"/>
          <w:color w:val="000000" w:themeColor="text1"/>
          <w:sz w:val="28"/>
          <w:szCs w:val="28"/>
          <w:lang w:bidi="fa-IR"/>
        </w:rPr>
      </w:pPr>
      <w:r w:rsidRPr="00BB3C9F">
        <w:rPr>
          <w:rFonts w:eastAsia="Times New Roman" w:cs="B Lotus" w:hint="cs"/>
          <w:color w:val="000000" w:themeColor="text1"/>
          <w:sz w:val="28"/>
          <w:szCs w:val="28"/>
          <w:rtl/>
          <w:lang w:bidi="fa-IR"/>
        </w:rPr>
        <w:t xml:space="preserve">در این بخش به بررسی قسمت‌های مختلف پروتکل از منظر صحت </w:t>
      </w:r>
      <w:r w:rsidR="00E627ED" w:rsidRPr="00BB3C9F">
        <w:rPr>
          <w:rFonts w:eastAsia="Times New Roman" w:cs="B Lotus" w:hint="cs"/>
          <w:color w:val="000000" w:themeColor="text1"/>
          <w:sz w:val="28"/>
          <w:szCs w:val="28"/>
          <w:rtl/>
          <w:lang w:bidi="fa-IR"/>
        </w:rPr>
        <w:t>و</w:t>
      </w:r>
      <w:r w:rsidRPr="00BB3C9F">
        <w:rPr>
          <w:rFonts w:eastAsia="Times New Roman" w:cs="B Lotus" w:hint="cs"/>
          <w:color w:val="000000" w:themeColor="text1"/>
          <w:sz w:val="28"/>
          <w:szCs w:val="28"/>
          <w:rtl/>
          <w:lang w:bidi="fa-IR"/>
        </w:rPr>
        <w:t xml:space="preserve"> بهینگی عملکرد در مقایسه با روش‌های موجود، و امنیت پروتکل پرداخته می‌شو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استفاده از تست واحد</w:t>
      </w:r>
      <w:r w:rsidRPr="00BB3C9F">
        <w:rPr>
          <w:rFonts w:eastAsia="Times New Roman" w:cs="B Lotus"/>
          <w:color w:val="000000" w:themeColor="text1"/>
          <w:sz w:val="28"/>
          <w:szCs w:val="28"/>
          <w:vertAlign w:val="superscript"/>
          <w:rtl/>
        </w:rPr>
        <w:footnoteReference w:id="9"/>
      </w:r>
      <w:r w:rsidRPr="00BB3C9F">
        <w:rPr>
          <w:rFonts w:eastAsia="Times New Roman" w:cs="B Lotus" w:hint="cs"/>
          <w:color w:val="000000" w:themeColor="text1"/>
          <w:sz w:val="28"/>
          <w:szCs w:val="28"/>
          <w:rtl/>
          <w:lang w:bidi="fa-IR"/>
        </w:rPr>
        <w:t xml:space="preserve"> یا تست‌ یکپارچگی</w:t>
      </w:r>
      <w:r w:rsidRPr="00BB3C9F">
        <w:rPr>
          <w:rFonts w:eastAsia="Times New Roman" w:cs="B Lotus"/>
          <w:color w:val="000000" w:themeColor="text1"/>
          <w:sz w:val="28"/>
          <w:szCs w:val="28"/>
          <w:vertAlign w:val="superscript"/>
          <w:rtl/>
        </w:rPr>
        <w:footnoteReference w:id="10"/>
      </w:r>
      <w:r w:rsidRPr="00BB3C9F">
        <w:rPr>
          <w:rFonts w:eastAsia="Times New Roman" w:cs="B Lotus"/>
          <w:color w:val="000000" w:themeColor="text1"/>
          <w:sz w:val="28"/>
          <w:szCs w:val="28"/>
          <w:lang w:bidi="fa-IR"/>
        </w:rPr>
        <w:t xml:space="preserve"> </w:t>
      </w:r>
      <w:r w:rsidRPr="00BB3C9F">
        <w:rPr>
          <w:rFonts w:eastAsia="Times New Roman" w:cs="B Lotus" w:hint="cs"/>
          <w:color w:val="000000" w:themeColor="text1"/>
          <w:sz w:val="28"/>
          <w:szCs w:val="28"/>
          <w:rtl/>
          <w:lang w:bidi="fa-IR"/>
        </w:rPr>
        <w:t>برای بررسی صحت عملکرد قطعات نرم‌افزار، به یکی از فرآیندهای استانداردهای مهندسی کامپیوترتبدیل شده است</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به همین منظور، در این بخش ابتدا مقدمه‌ای مختصر به مفاهیم برنامه‌نویسی تست‌گرا (</w:t>
      </w:r>
      <w:r w:rsidRPr="00BB3C9F">
        <w:rPr>
          <w:rFonts w:asciiTheme="majorBidi" w:eastAsia="Times New Roman" w:hAnsiTheme="majorBidi" w:cstheme="majorBidi"/>
          <w:color w:val="000000" w:themeColor="text1"/>
          <w:sz w:val="24"/>
          <w:lang w:bidi="fa-IR"/>
        </w:rPr>
        <w:t>TDD</w:t>
      </w:r>
      <w:r w:rsidRPr="00BB3C9F">
        <w:rPr>
          <w:rFonts w:eastAsia="Times New Roman" w:cs="B Lotus"/>
          <w:color w:val="000000" w:themeColor="text1"/>
          <w:sz w:val="28"/>
          <w:szCs w:val="28"/>
        </w:rPr>
        <w:footnoteReference w:id="11"/>
      </w:r>
      <w:r w:rsidRPr="00BB3C9F">
        <w:rPr>
          <w:rFonts w:eastAsia="Times New Roman" w:cs="B Lotus" w:hint="cs"/>
          <w:color w:val="000000" w:themeColor="text1"/>
          <w:sz w:val="28"/>
          <w:szCs w:val="28"/>
          <w:rtl/>
          <w:lang w:bidi="fa-IR"/>
        </w:rPr>
        <w:t>) پرداخته می‌شود و سپس به کمک این ابزار، ارزیابی پروتکل انجام می‌پذیرد</w:t>
      </w:r>
      <w:r w:rsidR="00352883" w:rsidRPr="00BB3C9F">
        <w:rPr>
          <w:rFonts w:eastAsia="Times New Roman" w:cs="B Lotus"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71"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مختصری از برنامه نویسی تست گرا</w:t>
      </w:r>
      <w:bookmarkEnd w:id="71"/>
    </w:p>
    <w:p w14:paraId="6D8BE2EF" w14:textId="5E6C9782" w:rsidR="00B201DF" w:rsidRPr="00BB3C9F" w:rsidRDefault="00B201DF" w:rsidP="00B201DF">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تست واحد</w:t>
      </w:r>
      <w:r w:rsidRPr="00BB3C9F">
        <w:rPr>
          <w:rFonts w:eastAsia="Times New Roman" w:cs="B Lotus"/>
          <w:color w:val="000000" w:themeColor="text1"/>
          <w:sz w:val="28"/>
          <w:szCs w:val="28"/>
          <w:vertAlign w:val="superscript"/>
          <w:rtl/>
        </w:rPr>
        <w:footnoteReference w:id="12"/>
      </w:r>
      <w:r w:rsidRPr="00BB3C9F">
        <w:rPr>
          <w:rFonts w:eastAsia="Times New Roman" w:cs="B Lotus"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B3C9F">
        <w:rPr>
          <w:rFonts w:eastAsia="Times New Roman" w:cs="B Lotus"/>
          <w:color w:val="000000" w:themeColor="text1"/>
          <w:sz w:val="28"/>
          <w:szCs w:val="28"/>
          <w:rtl/>
        </w:rPr>
        <w:instrText>. 75&lt;/</w:instrText>
      </w:r>
      <w:r w:rsidRPr="00BB3C9F">
        <w:rPr>
          <w:rFonts w:eastAsia="Times New Roman" w:cs="B Lotus"/>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7]</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آزمایش هایی را توصیف می کند که در سطح واحد اجرا می شو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sidRPr="00BB3C9F">
        <w:rPr>
          <w:rFonts w:eastAsia="Times New Roman" w:cs="B Lotus" w:hint="cs"/>
          <w:color w:val="000000" w:themeColor="text1"/>
          <w:sz w:val="28"/>
          <w:szCs w:val="28"/>
          <w:rtl/>
        </w:rPr>
        <w:t>.</w:t>
      </w:r>
    </w:p>
    <w:p w14:paraId="623801BE" w14:textId="333BF02C"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75C21180" w:rsidR="001C116F" w:rsidRPr="00BB3C9F" w:rsidRDefault="001C116F" w:rsidP="001C116F">
      <w:pPr>
        <w:pStyle w:val="a0"/>
        <w:numPr>
          <w:ilvl w:val="0"/>
          <w:numId w:val="0"/>
        </w:numPr>
        <w:bidi/>
        <w:jc w:val="both"/>
        <w:rPr>
          <w:rFonts w:eastAsia="Times New Roman" w:cs="B Lotus"/>
          <w:color w:val="000000" w:themeColor="text1"/>
          <w:sz w:val="28"/>
          <w:szCs w:val="28"/>
        </w:rPr>
      </w:pPr>
      <w:r>
        <w:rPr>
          <w:rStyle w:val="rynqvb"/>
          <w:rFonts w:hint="cs"/>
          <w:lang w:bidi="fa-IR"/>
        </w:rPr>
        <w:t xml:space="preserve"> </w:t>
      </w:r>
      <w:r>
        <w:rPr>
          <w:rStyle w:val="rynqvb"/>
          <w:rtl/>
          <w:lang w:bidi="fa-IR"/>
        </w:rPr>
        <w:tab/>
      </w:r>
      <w:r w:rsidRPr="00BB3C9F">
        <w:rPr>
          <w:rFonts w:eastAsia="Times New Roman" w:cs="B Lotus" w:hint="cs"/>
          <w:color w:val="000000" w:themeColor="text1"/>
          <w:sz w:val="28"/>
          <w:szCs w:val="28"/>
          <w:rtl/>
        </w:rPr>
        <w:t>واحد به عنوان یک رفتار واحد تعریف می شود که توسط سیستم تحت آزمایش(</w:t>
      </w:r>
      <w:r w:rsidRPr="00BB3C9F">
        <w:rPr>
          <w:rFonts w:eastAsia="Times New Roman" w:cs="B Lotus"/>
          <w:color w:val="000000" w:themeColor="text1"/>
          <w:sz w:val="24"/>
        </w:rPr>
        <w:t>SUT</w:t>
      </w:r>
      <w:r w:rsidRPr="00BB3C9F">
        <w:rPr>
          <w:rFonts w:eastAsia="Times New Roman" w:cs="B Lotus"/>
          <w:color w:val="000000" w:themeColor="text1"/>
          <w:sz w:val="28"/>
          <w:szCs w:val="28"/>
        </w:rPr>
        <w:footnoteReference w:id="13"/>
      </w:r>
      <w:r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نشان داده می شود که معمولاً مطابق با یک نیاز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ز منظر نیازمندی‌های سیستم، تنها </w:t>
      </w:r>
      <w:r w:rsidRPr="00BB3C9F">
        <w:rPr>
          <w:rFonts w:eastAsia="Times New Roman" w:cs="B Lotus" w:hint="cs"/>
          <w:color w:val="000000" w:themeColor="text1"/>
          <w:sz w:val="28"/>
          <w:szCs w:val="28"/>
          <w:rtl/>
        </w:rPr>
        <w:lastRenderedPageBreak/>
        <w:t xml:space="preserve">محیط سیستم مرتبط است، بنابراین تنها نقاط ورودی به رفتارهای سیستم قابل مشاهده خارجی، واحدها را تعریف می‌کنند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8]</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تست های واحد را می توان به صورت دستی یا از طریق اجرای تست خودکار انجام داد</w:t>
      </w:r>
      <w:r w:rsidR="00352883" w:rsidRPr="00BB3C9F">
        <w:rPr>
          <w:rFonts w:eastAsia="Times New Roman" w:cs="B Lotus" w:hint="cs"/>
          <w:color w:val="000000" w:themeColor="text1"/>
          <w:sz w:val="28"/>
          <w:szCs w:val="28"/>
          <w:rtl/>
        </w:rPr>
        <w:t>.</w:t>
      </w:r>
    </w:p>
    <w:p w14:paraId="51492080" w14:textId="5EC34781"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t>اجرا</w:t>
      </w:r>
      <w:r w:rsidR="00352883">
        <w:rPr>
          <w:rFonts w:eastAsia="Times New Roman" w:hint="cs"/>
          <w:color w:val="000000" w:themeColor="text1"/>
          <w:sz w:val="28"/>
          <w:rtl/>
        </w:rPr>
        <w:t>:</w:t>
      </w:r>
    </w:p>
    <w:p w14:paraId="7D70A650" w14:textId="753DCBF3" w:rsidR="001C116F" w:rsidRPr="00BB3C9F" w:rsidRDefault="001C116F" w:rsidP="001C116F">
      <w:pPr>
        <w:pStyle w:val="a0"/>
        <w:numPr>
          <w:ilvl w:val="0"/>
          <w:numId w:val="0"/>
        </w:numPr>
        <w:bidi/>
        <w:jc w:val="both"/>
        <w:rPr>
          <w:rFonts w:eastAsia="Times New Roman" w:cs="B Lotus"/>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BB3C9F">
        <w:rPr>
          <w:rFonts w:eastAsia="Times New Roman" w:cs="B Lotus" w:hint="cs"/>
          <w:color w:val="000000" w:themeColor="text1"/>
          <w:sz w:val="28"/>
          <w:szCs w:val="28"/>
          <w:rtl/>
        </w:rPr>
        <w:t>آزمایش اغلب توسط برنامه نویسی انجام می شود که کد مورد آزمایش را می نویسد و اصلاح می ک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ممکن است به عنوان بخشی از فرآیند نوشتن کد در نظر گرفته 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w:t>
      </w:r>
    </w:p>
    <w:p w14:paraId="65A946C4" w14:textId="494D55D8"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043D7D05" w:rsidR="001C116F" w:rsidRPr="00BB3C9F" w:rsidRDefault="001C116F" w:rsidP="000A426D">
      <w:pPr>
        <w:pStyle w:val="a0"/>
        <w:numPr>
          <w:ilvl w:val="0"/>
          <w:numId w:val="0"/>
        </w:numPr>
        <w:bidi/>
        <w:ind w:firstLine="720"/>
        <w:jc w:val="both"/>
        <w:rPr>
          <w:rFonts w:eastAsia="Times New Roman" w:cs="B Lotus"/>
          <w:color w:val="000000" w:themeColor="text1"/>
          <w:sz w:val="28"/>
          <w:szCs w:val="28"/>
        </w:rPr>
      </w:pPr>
      <w:r w:rsidRPr="00BB3C9F">
        <w:rPr>
          <w:rFonts w:eastAsia="Times New Roman" w:cs="B Lotus"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نطباق با یک الزام خاص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9]</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sidRPr="00BB3C9F">
        <w:rPr>
          <w:rFonts w:eastAsia="Times New Roman" w:cs="B Lotus"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72"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2"/>
    </w:p>
    <w:p w14:paraId="36C7D61B" w14:textId="44317C22" w:rsidR="008E46BA" w:rsidRPr="00BB3C9F" w:rsidRDefault="008E46BA" w:rsidP="00FA4AB5">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این پژوهش به صورت عملیاتی و بر پایه بلاکچین قابل‌برنامه‌ریزی اتریوم طراحی شده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این فصل از پژوهش، از ابزارهای زیر استفاده شده است</w:t>
      </w:r>
      <w:r w:rsidR="00352883" w:rsidRPr="00BB3C9F">
        <w:rPr>
          <w:rFonts w:eastAsia="Times New Roman" w:cs="B Lotus" w:hint="cs"/>
          <w:color w:val="000000" w:themeColor="text1"/>
          <w:sz w:val="28"/>
          <w:szCs w:val="28"/>
          <w:rtl/>
        </w:rPr>
        <w:t>:</w:t>
      </w:r>
    </w:p>
    <w:p w14:paraId="4F275F29" w14:textId="0593377A" w:rsidR="00BB3C9F" w:rsidRPr="00BB3C9F" w:rsidRDefault="008E46BA" w:rsidP="00BB3C9F">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r w:rsidRPr="00BB3C9F">
        <w:rPr>
          <w:rFonts w:eastAsia="Times New Roman" w:cs="B Lotus" w:hint="cs"/>
          <w:color w:val="000000" w:themeColor="text1"/>
          <w:sz w:val="28"/>
          <w:szCs w:val="28"/>
          <w:rtl/>
        </w:rPr>
        <w:t>هاردهت، ابزاری‌ برای شبیه سازی بلاکچین اتریوم به صورت محلی بر روی کامپیوتر شخصی است که توسعه قرارداد هوشمند انجام می‌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sidRPr="00BB3C9F">
        <w:rPr>
          <w:rFonts w:eastAsia="Times New Roman" w:cs="B Lotus"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lastRenderedPageBreak/>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r w:rsidRPr="00BB3C9F">
        <w:rPr>
          <w:rFonts w:eastAsia="Times New Roman" w:cs="B Lotus" w:hint="cs"/>
          <w:color w:val="000000" w:themeColor="text1"/>
          <w:sz w:val="28"/>
          <w:szCs w:val="28"/>
          <w:rtl/>
          <w:lang w:bidi="fa-IR"/>
        </w:rPr>
        <w:t>کتابخانه‌ای تحت جاوا اسکریپت است که توابع لازم برای کار کردن با بلاکچین اتریوم را فراهم می‌کن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r w:rsidR="00352883" w:rsidRPr="00BB3C9F">
        <w:rPr>
          <w:rFonts w:eastAsia="Times New Roman" w:cs="B Lotus" w:hint="cs"/>
          <w:color w:val="000000" w:themeColor="text1"/>
          <w:sz w:val="28"/>
          <w:szCs w:val="28"/>
          <w:rtl/>
          <w:lang w:bidi="fa-IR"/>
        </w:rPr>
        <w:t>.</w:t>
      </w:r>
    </w:p>
    <w:p w14:paraId="249F91D8" w14:textId="381B21C1" w:rsidR="008E46BA" w:rsidRPr="00FA4AB5" w:rsidRDefault="00FD2051" w:rsidP="00FA4AB5">
      <w:pPr>
        <w:pStyle w:val="a0"/>
        <w:numPr>
          <w:ilvl w:val="0"/>
          <w:numId w:val="44"/>
        </w:numPr>
        <w:bidi/>
        <w:jc w:val="both"/>
        <w:rPr>
          <w:rFonts w:eastAsia="Times New Roman"/>
          <w:color w:val="000000" w:themeColor="text1"/>
          <w:sz w:val="28"/>
          <w:szCs w:val="28"/>
          <w:rtl/>
        </w:rPr>
      </w:pPr>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 xml:space="preserve">‌ </w:t>
      </w:r>
      <w:r w:rsidR="008E46BA" w:rsidRPr="00BB3C9F">
        <w:rPr>
          <w:rFonts w:eastAsia="Times New Roman" w:cs="B Lotus" w:hint="cs"/>
          <w:color w:val="000000" w:themeColor="text1"/>
          <w:sz w:val="28"/>
          <w:szCs w:val="28"/>
          <w:rtl/>
        </w:rPr>
        <w:t>این کتابخانه تحت جاوا اسکریپت،</w:t>
      </w:r>
      <w:r w:rsidRPr="00BB3C9F">
        <w:rPr>
          <w:rFonts w:eastAsia="Times New Roman" w:cs="B Lotus" w:hint="cs"/>
          <w:color w:val="000000" w:themeColor="text1"/>
          <w:sz w:val="28"/>
          <w:szCs w:val="28"/>
          <w:rtl/>
        </w:rPr>
        <w:t xml:space="preserve"> ابزاری در اختیار قرار می‌دهد تا به کمک آن،</w:t>
      </w:r>
      <w:r w:rsidR="008E46BA" w:rsidRPr="00BB3C9F">
        <w:rPr>
          <w:rFonts w:eastAsia="Times New Roman" w:cs="B Lotus" w:hint="cs"/>
          <w:color w:val="000000" w:themeColor="text1"/>
          <w:sz w:val="28"/>
          <w:szCs w:val="28"/>
          <w:rtl/>
        </w:rPr>
        <w:t xml:space="preserve"> سناریوهای تستی</w:t>
      </w:r>
      <w:r w:rsidRPr="00BB3C9F">
        <w:rPr>
          <w:rFonts w:eastAsia="Times New Roman" w:cs="B Lotus"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73"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3"/>
    </w:p>
    <w:p w14:paraId="539893BC" w14:textId="68E717B1"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74"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74"/>
    </w:p>
    <w:p w14:paraId="5972795D" w14:textId="0D10303D" w:rsidR="004715BC" w:rsidRDefault="004715BC" w:rsidP="004715BC">
      <w:pPr>
        <w:jc w:val="both"/>
        <w:rPr>
          <w:lang w:bidi="fa-IR"/>
        </w:rPr>
      </w:pPr>
      <w:r>
        <w:rPr>
          <w:rFonts w:hint="cs"/>
          <w:rtl/>
          <w:lang w:bidi="fa-IR"/>
        </w:rPr>
        <w:t>فاز راه‌اندازی توسط متولی نهادی شرکت برق (مانند شرکت ملی برق) انجام می‌شود</w:t>
      </w:r>
      <w:r w:rsidR="00352883">
        <w:rPr>
          <w:rFonts w:hint="cs"/>
          <w:rtl/>
          <w:lang w:bidi="fa-IR"/>
        </w:rPr>
        <w:t>.</w:t>
      </w:r>
      <w:r>
        <w:rPr>
          <w:rFonts w:hint="cs"/>
          <w:rtl/>
          <w:lang w:bidi="fa-IR"/>
        </w:rPr>
        <w:t xml:space="preserve"> نهادی که قراردادهوشمند ریزشبکه هوشمند را بر روی بلاکچین قرار می‌دهد، باید مالک آن شناخته شود</w:t>
      </w:r>
      <w:r w:rsidR="00352883">
        <w:rPr>
          <w:rFonts w:hint="cs"/>
          <w:rtl/>
          <w:lang w:bidi="fa-IR"/>
        </w:rPr>
        <w:t>.</w:t>
      </w:r>
      <w:r>
        <w:rPr>
          <w:rFonts w:hint="cs"/>
          <w:rtl/>
          <w:lang w:bidi="fa-IR"/>
        </w:rPr>
        <w:t xml:space="preserve"> این مورد زمانی اهمیت پیدا می‌کند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5" w:name="_Ref172747191"/>
      <w:r>
        <w:rPr>
          <w:rtl/>
        </w:rPr>
        <w:t xml:space="preserve">شکل </w:t>
      </w:r>
      <w:fldSimple w:instr=" SEQ شکل \* ARABIC ">
        <w:r w:rsidR="00AA2207">
          <w:rPr>
            <w:noProof/>
            <w:rtl/>
          </w:rPr>
          <w:t>14</w:t>
        </w:r>
      </w:fldSimple>
      <w:bookmarkEnd w:id="75"/>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76" w:name="_Toc172720649"/>
      <w:r>
        <w:rPr>
          <w:rFonts w:cs="B Nazanin"/>
        </w:rPr>
        <w:lastRenderedPageBreak/>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76"/>
    </w:p>
    <w:p w14:paraId="3B2CE2D7" w14:textId="58E9E866" w:rsidR="00E76246" w:rsidRDefault="00E76246" w:rsidP="00356A46">
      <w:pPr>
        <w:jc w:val="both"/>
        <w:rPr>
          <w:rtl/>
          <w:lang w:bidi="fa-IR"/>
        </w:rPr>
      </w:pPr>
      <w:r>
        <w:rPr>
          <w:rFonts w:hint="cs"/>
          <w:rtl/>
          <w:lang w:bidi="fa-IR"/>
        </w:rPr>
        <w:t>در فاز دوم، هر خانوار باید بر روی بلاکچین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7" w:name="_Ref172746979"/>
      <w:r>
        <w:rPr>
          <w:rtl/>
        </w:rPr>
        <w:t xml:space="preserve">شکل </w:t>
      </w:r>
      <w:fldSimple w:instr=" SEQ شکل \* ARABIC ">
        <w:r w:rsidR="00AA2207">
          <w:rPr>
            <w:noProof/>
            <w:rtl/>
          </w:rPr>
          <w:t>15</w:t>
        </w:r>
      </w:fldSimple>
      <w:bookmarkEnd w:id="77"/>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78"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78"/>
    </w:p>
    <w:p w14:paraId="6447965F" w14:textId="0BD940BD" w:rsidR="00BF5939" w:rsidRDefault="00BF5939" w:rsidP="00BF5939">
      <w:pPr>
        <w:jc w:val="both"/>
        <w:rPr>
          <w:lang w:bidi="fa-IR"/>
        </w:rPr>
      </w:pPr>
      <w:r>
        <w:rPr>
          <w:rFonts w:hint="cs"/>
          <w:rtl/>
          <w:lang w:bidi="fa-IR"/>
        </w:rPr>
        <w:t>در فاز سوم، عملیات سفارش برق انجام می‌گیرد</w:t>
      </w:r>
      <w:r w:rsidR="00352883">
        <w:rPr>
          <w:rFonts w:hint="cs"/>
          <w:rtl/>
          <w:lang w:bidi="fa-IR"/>
        </w:rPr>
        <w:t>.</w:t>
      </w:r>
      <w:r>
        <w:rPr>
          <w:rFonts w:hint="cs"/>
          <w:rtl/>
          <w:lang w:bidi="fa-IR"/>
        </w:rPr>
        <w:t xml:space="preserve"> این عملیات، ترکیبی ازاعمال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ubmitAsk(</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lastRenderedPageBreak/>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79" w:name="_Ref172747216"/>
      <w:r>
        <w:rPr>
          <w:rtl/>
        </w:rPr>
        <w:t xml:space="preserve">شکل </w:t>
      </w:r>
      <w:fldSimple w:instr=" SEQ شکل \* ARABIC ">
        <w:r w:rsidR="00AA2207">
          <w:rPr>
            <w:noProof/>
            <w:rtl/>
          </w:rPr>
          <w:t>16</w:t>
        </w:r>
      </w:fldSimple>
      <w:bookmarkEnd w:id="79"/>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سناریو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ubmitBid(</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0" w:name="_Ref172747090"/>
      <w:r>
        <w:rPr>
          <w:rtl/>
        </w:rPr>
        <w:t xml:space="preserve">شکل </w:t>
      </w:r>
      <w:fldSimple w:instr=" SEQ شکل \* ARABIC ">
        <w:r w:rsidR="00AA2207">
          <w:rPr>
            <w:noProof/>
            <w:rtl/>
          </w:rPr>
          <w:t>17</w:t>
        </w:r>
      </w:fldSimple>
      <w:bookmarkEnd w:id="80"/>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سناریو، پس از ثبت درخواست خرید توسط خانوار هوشمند شماره ۲، بررسی می‌شود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ازای یک واحد انرژی معادل ۱۰ واحد پول ثبت می‌شود و خریدار به ازای ۱ واحد، حاضر است ۱۱ واحد پرداخت کند</w:t>
      </w:r>
      <w:r w:rsidR="00352883">
        <w:rPr>
          <w:rFonts w:hint="cs"/>
          <w:rtl/>
          <w:lang w:bidi="fa-IR"/>
        </w:rPr>
        <w:t>.</w:t>
      </w:r>
      <w:r>
        <w:rPr>
          <w:rFonts w:hint="cs"/>
          <w:rtl/>
          <w:lang w:bidi="fa-IR"/>
        </w:rPr>
        <w:t xml:space="preserve"> پس از انجام تراکنش بررسی می‌شود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می‌شود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Ask(</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Bid(</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1" w:name="_Ref172749637"/>
      <w:r>
        <w:rPr>
          <w:rtl/>
        </w:rPr>
        <w:t xml:space="preserve">شکل </w:t>
      </w:r>
      <w:fldSimple w:instr=" SEQ شکل \* ARABIC ">
        <w:r w:rsidR="00AA2207">
          <w:rPr>
            <w:noProof/>
            <w:rtl/>
          </w:rPr>
          <w:t>18</w:t>
        </w:r>
      </w:fldSimple>
      <w:bookmarkEnd w:id="81"/>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82"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82"/>
    </w:p>
    <w:p w14:paraId="779680BD" w14:textId="3E47B2DD" w:rsidR="000029F0" w:rsidRDefault="004D3BC0" w:rsidP="000029F0">
      <w:pPr>
        <w:pStyle w:val="Title"/>
        <w:spacing w:after="240"/>
        <w:jc w:val="both"/>
        <w:rPr>
          <w:b w:val="0"/>
          <w:bCs w:val="0"/>
          <w:rtl/>
          <w:lang w:bidi="fa-IR"/>
        </w:rPr>
      </w:pPr>
      <w:bookmarkStart w:id="83"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ریزشبکه هوشمند ضروری است</w:t>
      </w:r>
      <w:r w:rsidR="00352883">
        <w:rPr>
          <w:rFonts w:hint="cs"/>
          <w:b w:val="0"/>
          <w:bCs w:val="0"/>
          <w:rtl/>
          <w:lang w:bidi="fa-IR"/>
        </w:rPr>
        <w:t>.</w:t>
      </w:r>
      <w:bookmarkEnd w:id="83"/>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4" w:name="_Ref171699025"/>
      <w:r>
        <w:rPr>
          <w:rtl/>
        </w:rPr>
        <w:t xml:space="preserve">شکل </w:t>
      </w:r>
      <w:fldSimple w:instr=" SEQ شکل \* ARABIC ">
        <w:r w:rsidR="00AA2207">
          <w:rPr>
            <w:noProof/>
            <w:rtl/>
          </w:rPr>
          <w:t>19</w:t>
        </w:r>
      </w:fldSimple>
      <w:bookmarkEnd w:id="84"/>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lastRenderedPageBreak/>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fldSimple w:instr=" SEQ شکل \* ARABIC ">
        <w:r w:rsidR="00AA2207">
          <w:rPr>
            <w:noProof/>
            <w:rtl/>
          </w:rPr>
          <w:t>20</w:t>
        </w:r>
      </w:fldSimple>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544AA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BD2051">
      <w:pPr>
        <w:pStyle w:val="Caption"/>
        <w:jc w:val="center"/>
        <w:rPr>
          <w:rFonts w:ascii="Consolas" w:hAnsi="Consolas" w:cs="Times New Roman"/>
          <w:color w:val="000000"/>
          <w:sz w:val="21"/>
          <w:szCs w:val="21"/>
        </w:rPr>
      </w:pPr>
      <w:bookmarkStart w:id="85" w:name="_Ref172892741"/>
      <w:r>
        <w:rPr>
          <w:rtl/>
        </w:rPr>
        <w:t>شکل</w:t>
      </w:r>
      <w:r>
        <w:t xml:space="preserve"> </w:t>
      </w:r>
      <w:fldSimple w:instr=" SEQ شکل \* ARABIC ">
        <w:r>
          <w:rPr>
            <w:noProof/>
          </w:rPr>
          <w:t>21</w:t>
        </w:r>
      </w:fldSimple>
      <w:bookmarkEnd w:id="85"/>
      <w:r w:rsidRPr="00AA2207">
        <w:rPr>
          <w:rFonts w:hint="cs"/>
          <w:rtl/>
        </w:rPr>
        <w:t xml:space="preserve"> </w:t>
      </w:r>
      <w:r>
        <w:rPr>
          <w:rFonts w:hint="cs"/>
          <w:rtl/>
        </w:rPr>
        <w:t>صحت جلوگیری از  ثبت نظر شهرت برای بار دوم</w:t>
      </w:r>
      <w:bookmarkStart w:id="86" w:name="_GoBack"/>
      <w:bookmarkEnd w:id="86"/>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بررسی نتایج آزمایش‌ها</w:t>
      </w:r>
    </w:p>
    <w:p w14:paraId="0CFBAF2B" w14:textId="0068E216" w:rsidR="00F41945" w:rsidRDefault="00F41945" w:rsidP="004D3BC0">
      <w:pPr>
        <w:pStyle w:val="Title"/>
        <w:spacing w:after="240"/>
        <w:jc w:val="both"/>
        <w:rPr>
          <w:b w:val="0"/>
          <w:bCs w:val="0"/>
          <w:lang w:bidi="fa-IR"/>
        </w:rPr>
      </w:pPr>
      <w:r>
        <w:rPr>
          <w:rFonts w:hint="cs"/>
          <w:b w:val="0"/>
          <w:bCs w:val="0"/>
          <w:rtl/>
          <w:lang w:bidi="fa-IR"/>
        </w:rPr>
        <w:lastRenderedPageBreak/>
        <w:t>برای اجرای تست‌ها و بررسی نتایج، کافی است در ترمینال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r w:rsidRPr="00066D39">
              <w:rPr>
                <w:rFonts w:ascii="Consolas" w:eastAsia="B Lotus" w:hAnsi="Consolas" w:cs="Times New Roman"/>
                <w:b w:val="0"/>
                <w:bCs w:val="0"/>
                <w:color w:val="0000FF"/>
                <w:sz w:val="21"/>
                <w:szCs w:val="21"/>
              </w:rPr>
              <w:t>npx hardhat test</w:t>
            </w:r>
          </w:p>
        </w:tc>
      </w:tr>
    </w:tbl>
    <w:p w14:paraId="51574657" w14:textId="56B49277" w:rsidR="00066D39" w:rsidRPr="00066D39" w:rsidRDefault="00066D39" w:rsidP="00066D39">
      <w:pPr>
        <w:pStyle w:val="Caption"/>
        <w:rPr>
          <w:rFonts w:asciiTheme="minorHAnsi" w:hAnsiTheme="minorHAnsi"/>
          <w:b/>
          <w:bCs/>
          <w:rtl/>
          <w:lang w:bidi="fa-IR"/>
        </w:rPr>
      </w:pPr>
      <w:r>
        <w:rPr>
          <w:rtl/>
        </w:rPr>
        <w:t xml:space="preserve">جدول </w:t>
      </w:r>
      <w:fldSimple w:instr=" SEQ جدول \* ARABIC ">
        <w:r>
          <w:rPr>
            <w:noProof/>
            <w:rtl/>
          </w:rPr>
          <w:t>1</w:t>
        </w:r>
      </w:fldSimple>
      <w:r>
        <w:t xml:space="preserve"> </w:t>
      </w:r>
      <w:r>
        <w:rPr>
          <w:rFonts w:asciiTheme="minorHAnsi" w:hAnsiTheme="minorHAnsi"/>
          <w:lang w:bidi="fa-IR"/>
        </w:rPr>
        <w:t xml:space="preserve"> </w:t>
      </w:r>
      <w:r>
        <w:rPr>
          <w:rFonts w:asciiTheme="minorHAnsi" w:hAnsiTheme="minorHAnsi" w:hint="cs"/>
          <w:rtl/>
          <w:lang w:bidi="fa-IR"/>
        </w:rPr>
        <w:t>‌دستو اجرای تست‌های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544AA6" w:rsidRDefault="00A815CC" w:rsidP="00A815CC">
            <w:pPr>
              <w:pStyle w:val="Title"/>
              <w:numPr>
                <w:ilvl w:val="0"/>
                <w:numId w:val="45"/>
              </w:numPr>
              <w:bidi w:val="0"/>
              <w:spacing w:after="240"/>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 xml:space="preserve">MicrogridExchange     </w:t>
            </w:r>
          </w:p>
          <w:p w14:paraId="4544D2B3" w14:textId="4D1F48AD"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Microgrid Deployment</w:t>
            </w:r>
          </w:p>
          <w:p w14:paraId="7C53F6DD" w14:textId="4433E56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et the right owner for MicroGrid market (392ms)</w:t>
            </w:r>
          </w:p>
          <w:p w14:paraId="3C327452" w14:textId="15F437A6"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smartHome tests</w:t>
            </w:r>
          </w:p>
          <w:p w14:paraId="76A54753" w14:textId="55079A9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create the smarthome contract on blockchain (160ms)</w:t>
            </w:r>
          </w:p>
          <w:p w14:paraId="3DAE3DAE" w14:textId="1FC38BE6"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n ask order (149ms)</w:t>
            </w:r>
          </w:p>
          <w:p w14:paraId="6080FFDF" w14:textId="2BDAAAA2"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 buy order (133ms)</w:t>
            </w:r>
          </w:p>
          <w:p w14:paraId="4FE4E8AD" w14:textId="7ED0C58A"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match the buy and sell orders (260ms)</w:t>
            </w:r>
          </w:p>
          <w:p w14:paraId="1BBF0672" w14:textId="2A374448"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match sell order with the highest bid (369ms)</w:t>
            </w:r>
          </w:p>
          <w:p w14:paraId="0A6715D7" w14:textId="25434F7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sending trust score before interaction (189ms)</w:t>
            </w:r>
          </w:p>
          <w:p w14:paraId="2FBD8517" w14:textId="224BF20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record unrated interaction between 2 parties (228ms)</w:t>
            </w:r>
          </w:p>
          <w:p w14:paraId="14A78EBC" w14:textId="5691BF8D"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hould submit trust score after interaction (243ms)</w:t>
            </w:r>
          </w:p>
          <w:p w14:paraId="7B1B91CB" w14:textId="306E7477"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544AA6">
      <w:pPr>
        <w:pStyle w:val="Caption"/>
        <w:jc w:val="center"/>
        <w:rPr>
          <w:rtl/>
          <w:lang w:bidi="fa-IR"/>
        </w:rPr>
      </w:pPr>
      <w:r>
        <w:rPr>
          <w:rtl/>
        </w:rPr>
        <w:t xml:space="preserve">جدول </w:t>
      </w:r>
      <w:fldSimple w:instr=" SEQ جدول \* ARABIC ">
        <w:r w:rsidR="00066D39">
          <w:rPr>
            <w:noProof/>
            <w:rtl/>
          </w:rPr>
          <w:t>2</w:t>
        </w:r>
      </w:fldSimple>
      <w:r>
        <w:t xml:space="preserve"> </w:t>
      </w:r>
      <w:r>
        <w:rPr>
          <w:rFonts w:hint="cs"/>
          <w:rtl/>
          <w:lang w:bidi="fa-IR"/>
        </w:rPr>
        <w:t xml:space="preserve"> نتایج موفقیت آمیز اجرای همه تست‌های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خروجی هزینه‌های سیستم به ازای فراخوانی توابع اصلی پروتکل، در حالت شبیه‌سازی شده، به شکل زیر است</w:t>
      </w:r>
    </w:p>
    <w:bookmarkEnd w:id="53"/>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noProof/>
          <w:rtl/>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0"/>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6301D866" w:rsidR="00F30A3B" w:rsidRDefault="000B7BDE" w:rsidP="003A0E5B">
      <w:pPr>
        <w:rPr>
          <w:rtl/>
          <w:lang w:bidi="fa-IR"/>
        </w:rPr>
      </w:pPr>
      <w:r>
        <w:rPr>
          <w:rFonts w:hint="cs"/>
          <w:rtl/>
          <w:lang w:bidi="fa-IR"/>
        </w:rPr>
        <w:t>در ستون سمت راست،‌ هزینه‌های مربوط به فراخوانی هر تابع با هزینه‌های تخمینی و نزدیک به واقعیت ذکر شده است. این هزینه‌ها</w:t>
      </w:r>
      <w:r w:rsidR="003B7798">
        <w:rPr>
          <w:rFonts w:hint="cs"/>
          <w:rtl/>
          <w:lang w:bidi="fa-IR"/>
        </w:rPr>
        <w:t>، به عنوان مثال تراکنش ثبت خرید با هزینه یک سنت،</w:t>
      </w:r>
      <w:r>
        <w:rPr>
          <w:rFonts w:hint="cs"/>
          <w:rtl/>
          <w:lang w:bidi="fa-IR"/>
        </w:rPr>
        <w:t xml:space="preserve"> نشان می‌دهد که سیستم پیشنهادی بسیار ارزان و مقرون به صرفه است.</w:t>
      </w:r>
    </w:p>
    <w:p w14:paraId="58D7A1C9" w14:textId="77777777" w:rsidR="00F30A3B" w:rsidRDefault="00F30A3B">
      <w:pPr>
        <w:bidi w:val="0"/>
        <w:spacing w:after="160" w:line="259" w:lineRule="auto"/>
        <w:rPr>
          <w:rtl/>
          <w:lang w:bidi="fa-IR"/>
        </w:rPr>
      </w:pPr>
      <w:r>
        <w:rPr>
          <w:rtl/>
          <w:lang w:bidi="fa-IR"/>
        </w:rPr>
        <w:br w:type="page"/>
      </w:r>
    </w:p>
    <w:p w14:paraId="11D63D7E" w14:textId="77777777"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87"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87"/>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8" w:name="_Toc523408410"/>
      <w:bookmarkStart w:id="89" w:name="_Toc523414912"/>
      <w:bookmarkStart w:id="90" w:name="_Toc523414998"/>
      <w:bookmarkStart w:id="91" w:name="_Toc523415330"/>
      <w:bookmarkStart w:id="92" w:name="_Toc523415607"/>
      <w:bookmarkStart w:id="93" w:name="_Toc523441482"/>
      <w:bookmarkStart w:id="94"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95" w:name="_Toc521192820"/>
      <w:bookmarkStart w:id="96" w:name="_Toc522895743"/>
      <w:bookmarkStart w:id="97" w:name="_Toc523345959"/>
      <w:bookmarkStart w:id="98" w:name="_Toc523408419"/>
      <w:bookmarkStart w:id="99" w:name="_Toc523414921"/>
      <w:bookmarkStart w:id="100" w:name="_Toc523415007"/>
      <w:bookmarkStart w:id="101" w:name="_Toc523415339"/>
      <w:bookmarkStart w:id="102" w:name="_Toc523415616"/>
      <w:bookmarkStart w:id="103" w:name="_Toc523441491"/>
      <w:bookmarkStart w:id="104" w:name="_Toc526196156"/>
      <w:bookmarkStart w:id="105" w:name="_Toc172720662"/>
      <w:bookmarkEnd w:id="88"/>
      <w:bookmarkEnd w:id="89"/>
      <w:bookmarkEnd w:id="90"/>
      <w:bookmarkEnd w:id="91"/>
      <w:bookmarkEnd w:id="92"/>
      <w:bookmarkEnd w:id="93"/>
      <w:bookmarkEnd w:id="94"/>
      <w:r w:rsidRPr="003E0A18">
        <w:rPr>
          <w:rFonts w:ascii="time new roman" w:eastAsiaTheme="majorEastAsia" w:hAnsi="time new roman"/>
          <w:sz w:val="26"/>
          <w:rtl/>
        </w:rPr>
        <w:lastRenderedPageBreak/>
        <w:t>مقدمه</w:t>
      </w:r>
      <w:r w:rsidR="00352883">
        <w:rPr>
          <w:rFonts w:ascii="time new roman" w:eastAsiaTheme="majorEastAsia" w:hAnsi="time new roman"/>
          <w:sz w:val="26"/>
          <w:rtl/>
          <w:lang w:bidi="fa-IR"/>
        </w:rPr>
        <w:t>:</w:t>
      </w:r>
    </w:p>
    <w:p w14:paraId="19FD48AE" w14:textId="1D3F7168"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 xml:space="preserve">در این پژوهش، با هدف </w:t>
      </w:r>
      <w:r w:rsidRPr="00302DC2">
        <w:rPr>
          <w:rFonts w:ascii="time new roman" w:eastAsiaTheme="majorEastAsia" w:hAnsi="time new roman" w:hint="cs"/>
          <w:b w:val="0"/>
          <w:bCs w:val="0"/>
          <w:sz w:val="26"/>
          <w:rtl/>
        </w:rPr>
        <w:t>«</w:t>
      </w:r>
      <w:r w:rsidRPr="00302DC2">
        <w:rPr>
          <w:rStyle w:val="rynqvb"/>
          <w:rFonts w:ascii="Times New Roman" w:eastAsia="B Nazanin" w:hAnsi="Times New Roman" w:hint="cs"/>
          <w:b w:val="0"/>
          <w:bCs w:val="0"/>
          <w:sz w:val="26"/>
          <w:szCs w:val="26"/>
          <w:rtl/>
        </w:rPr>
        <w:t xml:space="preserve"> اعتماد به منبع تامین انرژی با استفاده از اعتماد در بستر قراردادهای هوشمند بلاکچینی»،</w:t>
      </w:r>
      <w:r w:rsidRPr="00302DC2">
        <w:rPr>
          <w:rFonts w:ascii="time new roman" w:eastAsiaTheme="majorEastAsia" w:hAnsi="time new roman"/>
          <w:b w:val="0"/>
          <w:bCs w:val="0"/>
          <w:sz w:val="26"/>
          <w:rtl/>
        </w:rPr>
        <w:t xml:space="preserve"> </w:t>
      </w:r>
      <w:r w:rsidRPr="00302DC2">
        <w:rPr>
          <w:rFonts w:ascii="time new roman" w:eastAsiaTheme="majorEastAsia" w:hAnsi="time new roman" w:hint="cs"/>
          <w:b w:val="0"/>
          <w:bCs w:val="0"/>
          <w:sz w:val="26"/>
          <w:rtl/>
        </w:rPr>
        <w:t>نمونه اولیه یک سیستم تبادل انرژی مبتنی بر بلاکچین،</w:t>
      </w:r>
      <w:r w:rsidRPr="00302DC2">
        <w:rPr>
          <w:rFonts w:ascii="time new roman" w:eastAsiaTheme="majorEastAsia" w:hAnsi="time new roman"/>
          <w:b w:val="0"/>
          <w:bCs w:val="0"/>
          <w:sz w:val="26"/>
          <w:rtl/>
        </w:rPr>
        <w:t xml:space="preserve"> طراحی و پیاده‌سازی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سیستم با بهره‌گیری از</w:t>
      </w:r>
      <w:r w:rsidR="00F660A0" w:rsidRPr="00302DC2">
        <w:rPr>
          <w:rFonts w:ascii="time new roman" w:eastAsiaTheme="majorEastAsia" w:hAnsi="time new roman" w:hint="cs"/>
          <w:b w:val="0"/>
          <w:bCs w:val="0"/>
          <w:sz w:val="26"/>
          <w:rtl/>
        </w:rPr>
        <w:t xml:space="preserve"> تکنولوژی لایه دوم اتریوم،‌ </w:t>
      </w:r>
      <w:r w:rsidRPr="00302DC2">
        <w:rPr>
          <w:rFonts w:ascii="time new roman" w:eastAsiaTheme="majorEastAsia" w:hAnsi="time new roman"/>
          <w:b w:val="0"/>
          <w:bCs w:val="0"/>
          <w:sz w:val="26"/>
          <w:rtl/>
        </w:rPr>
        <w:t xml:space="preserve">قادر به </w:t>
      </w:r>
      <w:r w:rsidR="00F660A0" w:rsidRPr="00302DC2">
        <w:rPr>
          <w:rFonts w:ascii="time new roman" w:eastAsiaTheme="majorEastAsia" w:hAnsi="time new roman" w:hint="cs"/>
          <w:b w:val="0"/>
          <w:bCs w:val="0"/>
          <w:sz w:val="26"/>
          <w:rtl/>
        </w:rPr>
        <w:t>رقابت با سیستم‌های متمرکز سازمانی و غیرشفاف</w:t>
      </w:r>
      <w:r w:rsidRPr="00302DC2">
        <w:rPr>
          <w:rFonts w:ascii="time new roman" w:eastAsiaTheme="majorEastAsia" w:hAnsi="time new roman"/>
          <w:b w:val="0"/>
          <w:bCs w:val="0"/>
          <w:sz w:val="26"/>
          <w:rtl/>
        </w:rPr>
        <w:t xml:space="preserve"> اس</w:t>
      </w:r>
      <w:r w:rsidR="00352883" w:rsidRPr="00302DC2">
        <w:rPr>
          <w:rFonts w:ascii="time new roman" w:eastAsiaTheme="majorEastAsia" w:hAnsi="time new roman" w:hint="cs"/>
          <w:b w:val="0"/>
          <w:bCs w:val="0"/>
          <w:sz w:val="26"/>
          <w:rtl/>
        </w:rPr>
        <w:t xml:space="preserve">ت. </w:t>
      </w:r>
      <w:r w:rsidRPr="00302DC2">
        <w:rPr>
          <w:rFonts w:ascii="time new roman" w:eastAsiaTheme="majorEastAsia" w:hAnsi="time new roman"/>
          <w:b w:val="0"/>
          <w:bCs w:val="0"/>
          <w:sz w:val="26"/>
          <w:rtl/>
        </w:rPr>
        <w:t>در ادامه، به بررسی نتایج حاصل از پیاده‌سازی و ارزیابی این سیستم پرداخته می‌شود</w:t>
      </w:r>
      <w:r w:rsidR="00352883" w:rsidRPr="00302DC2">
        <w:rPr>
          <w:rFonts w:ascii="time new roman" w:eastAsiaTheme="majorEastAsia" w:hAnsi="time new roman"/>
          <w:b w:val="0"/>
          <w:bCs w:val="0"/>
          <w:sz w:val="26"/>
          <w:rtl/>
          <w:lang w:bidi="fa-IR"/>
        </w:rPr>
        <w:t>.</w:t>
      </w:r>
    </w:p>
    <w:p w14:paraId="24DA00E5" w14:textId="1547232F"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خلاصه‌ای از یافته‌ها</w:t>
      </w:r>
      <w:r w:rsidR="00352883" w:rsidRPr="00302DC2">
        <w:rPr>
          <w:rFonts w:ascii="time new roman" w:eastAsiaTheme="majorEastAsia" w:hAnsi="time new roman"/>
          <w:b w:val="0"/>
          <w:bCs w:val="0"/>
          <w:sz w:val="26"/>
          <w:rtl/>
          <w:lang w:bidi="fa-IR"/>
        </w:rPr>
        <w:t>:</w:t>
      </w:r>
    </w:p>
    <w:p w14:paraId="5A61282F" w14:textId="35D1B84B"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پیاده‌سازی موفق</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در این پژوهش، موفق به پیاده‌سازی یک نمونه اولیه</w:t>
      </w:r>
      <w:r w:rsidR="00352883" w:rsidRPr="00302DC2">
        <w:rPr>
          <w:rFonts w:ascii="time new roman" w:eastAsiaTheme="majorEastAsia" w:hAnsi="time new roman" w:hint="cs"/>
          <w:b w:val="0"/>
          <w:bCs w:val="0"/>
          <w:sz w:val="26"/>
          <w:rtl/>
        </w:rPr>
        <w:t xml:space="preserve"> و منبع‌باز</w:t>
      </w:r>
      <w:r w:rsidR="00352883" w:rsidRPr="00302DC2">
        <w:rPr>
          <w:rStyle w:val="FootnoteReference"/>
          <w:rFonts w:ascii="time new roman" w:eastAsiaTheme="majorEastAsia" w:hAnsi="time new roman"/>
          <w:b w:val="0"/>
          <w:bCs w:val="0"/>
          <w:sz w:val="26"/>
          <w:rtl/>
        </w:rPr>
        <w:footnoteReference w:id="14"/>
      </w:r>
      <w:r w:rsidRPr="00302DC2">
        <w:rPr>
          <w:rFonts w:ascii="time new roman" w:eastAsiaTheme="majorEastAsia" w:hAnsi="time new roman"/>
          <w:b w:val="0"/>
          <w:bCs w:val="0"/>
          <w:sz w:val="26"/>
          <w:rtl/>
        </w:rPr>
        <w:t xml:space="preserve"> از سیستم </w:t>
      </w:r>
      <w:r w:rsidR="00352883" w:rsidRPr="00302DC2">
        <w:rPr>
          <w:rFonts w:ascii="time new roman" w:eastAsiaTheme="majorEastAsia" w:hAnsi="time new roman"/>
          <w:b w:val="0"/>
          <w:bCs w:val="0"/>
          <w:sz w:val="26"/>
        </w:rPr>
        <w:t>Quarks</w:t>
      </w:r>
      <w:r w:rsidR="00352883" w:rsidRPr="00302DC2">
        <w:rPr>
          <w:rFonts w:ascii="time new roman" w:eastAsiaTheme="majorEastAsia" w:hAnsi="time new roman" w:hint="cs"/>
          <w:b w:val="0"/>
          <w:bCs w:val="0"/>
          <w:sz w:val="26"/>
          <w:rtl/>
          <w:lang w:bidi="fa-IR"/>
        </w:rPr>
        <w:t xml:space="preserve"> </w:t>
      </w:r>
      <w:r w:rsidRPr="00302DC2">
        <w:rPr>
          <w:rFonts w:ascii="time new roman" w:eastAsiaTheme="majorEastAsia" w:hAnsi="time new roman"/>
          <w:b w:val="0"/>
          <w:bCs w:val="0"/>
          <w:sz w:val="26"/>
          <w:rtl/>
        </w:rPr>
        <w:t>ش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نمونه اولیه، تمام اجزای اصلی سیست</w:t>
      </w:r>
      <w:r w:rsidR="00352883" w:rsidRPr="00302DC2">
        <w:rPr>
          <w:rFonts w:ascii="time new roman" w:eastAsiaTheme="majorEastAsia" w:hAnsi="time new roman" w:hint="cs"/>
          <w:b w:val="0"/>
          <w:bCs w:val="0"/>
          <w:sz w:val="26"/>
          <w:rtl/>
          <w:lang w:bidi="fa-IR"/>
        </w:rPr>
        <w:t xml:space="preserve">م از جمله امکان خرید و فروش، و ثبت شهرت </w:t>
      </w:r>
      <w:r w:rsidRPr="00302DC2">
        <w:rPr>
          <w:rFonts w:ascii="time new roman" w:eastAsiaTheme="majorEastAsia" w:hAnsi="time new roman"/>
          <w:b w:val="0"/>
          <w:bCs w:val="0"/>
          <w:sz w:val="26"/>
          <w:rtl/>
        </w:rPr>
        <w:t>را شامل می‌شود</w:t>
      </w:r>
      <w:r w:rsidR="00352883" w:rsidRPr="00302DC2">
        <w:rPr>
          <w:rFonts w:ascii="time new roman" w:eastAsiaTheme="majorEastAsia" w:hAnsi="time new roman"/>
          <w:b w:val="0"/>
          <w:bCs w:val="0"/>
          <w:sz w:val="26"/>
          <w:rtl/>
          <w:lang w:bidi="fa-IR"/>
        </w:rPr>
        <w:t>.</w:t>
      </w:r>
    </w:p>
    <w:p w14:paraId="5C4F687E" w14:textId="62AB0875"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اثبات درستی پروتکل</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به منظور اطمینان از صحت عملکرد پروتکل، از روش تست واحد استفاده کردیم</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این روش، مشابه اثبات صوری، به ما امکان داد تا درستی هر یک از اجزای پروتکل را به صورت جداگانه بررسی کن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حاصل از تست واحد نشان می‌دهد که پروتکل طراحی شده، عاری از هرگونه خطای منطقی است</w:t>
      </w:r>
      <w:r w:rsidR="00352883" w:rsidRPr="00302DC2">
        <w:rPr>
          <w:rFonts w:ascii="time new roman" w:eastAsiaTheme="majorEastAsia" w:hAnsi="time new roman"/>
          <w:b w:val="0"/>
          <w:bCs w:val="0"/>
          <w:sz w:val="26"/>
          <w:rtl/>
          <w:lang w:bidi="fa-IR"/>
        </w:rPr>
        <w:t>.</w:t>
      </w:r>
    </w:p>
    <w:p w14:paraId="6D68864F" w14:textId="3DDFE687"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شبیه‌سازی بر روی بلاکچین آربیترو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ه منظور ارزیابی عملکرد سیستم در یک محیط واقعی، شبیه‌سازی‌هایی را بر روی بلاکچین لایه‌دوم اتریوم با نام آربیتروم انجام دا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این شبیه‌سازی‌ها نشان می‌دهد که سیستم پیشنهادی، از نظر هزینه و زمان اجرا، نسبت به پژوهش‌های پیشین برتری قابل توجهی دارد</w:t>
      </w:r>
      <w:r w:rsidR="00352883" w:rsidRPr="00302DC2">
        <w:rPr>
          <w:rFonts w:ascii="time new roman" w:eastAsiaTheme="majorEastAsia" w:hAnsi="time new roman"/>
          <w:b w:val="0"/>
          <w:bCs w:val="0"/>
          <w:sz w:val="26"/>
          <w:rtl/>
          <w:lang w:bidi="fa-IR"/>
        </w:rPr>
        <w:t>.</w:t>
      </w:r>
    </w:p>
    <w:p w14:paraId="5DF56B0D" w14:textId="5C5417CC"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مقایسه با پژوهش‌های پیشین</w:t>
      </w:r>
      <w:r w:rsidR="00352883" w:rsidRPr="00302DC2">
        <w:rPr>
          <w:rFonts w:ascii="time new roman" w:eastAsiaTheme="majorEastAsia" w:hAnsi="time new roman"/>
          <w:b w:val="0"/>
          <w:bCs w:val="0"/>
          <w:sz w:val="26"/>
          <w:rtl/>
          <w:lang w:bidi="fa-IR"/>
        </w:rPr>
        <w:t>:</w:t>
      </w:r>
    </w:p>
    <w:p w14:paraId="2B18B05C" w14:textId="282D8633"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در مقایسه با پژوهش‌های پیشین در این حوزه، می‌توان به موارد زیر اشاره کرد</w:t>
      </w:r>
      <w:r w:rsidR="00352883" w:rsidRPr="00302DC2">
        <w:rPr>
          <w:rFonts w:ascii="time new roman" w:eastAsiaTheme="majorEastAsia" w:hAnsi="time new roman"/>
          <w:b w:val="0"/>
          <w:bCs w:val="0"/>
          <w:sz w:val="26"/>
          <w:rtl/>
          <w:lang w:bidi="fa-IR"/>
        </w:rPr>
        <w:t>:</w:t>
      </w:r>
    </w:p>
    <w:p w14:paraId="6D327CB4" w14:textId="4B87E299"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نوآوری</w:t>
      </w:r>
      <w:r w:rsidR="00352883" w:rsidRPr="00302DC2">
        <w:rPr>
          <w:rFonts w:ascii="time new roman" w:eastAsiaTheme="majorEastAsia" w:hAnsi="time new roman" w:hint="cs"/>
          <w:b w:val="0"/>
          <w:bCs w:val="0"/>
          <w:sz w:val="26"/>
          <w:rtl/>
          <w:lang w:bidi="fa-IR"/>
        </w:rPr>
        <w:t>: نوآوری این پژوهش این است که اعتماد را به بلاکچین اضافه می‌کند. بلاکچین عمومی به صورت ذاتی</w:t>
      </w:r>
      <w:r w:rsidR="00AD709E" w:rsidRPr="00302DC2">
        <w:rPr>
          <w:rFonts w:ascii="time new roman" w:eastAsiaTheme="majorEastAsia" w:hAnsi="time new roman" w:hint="cs"/>
          <w:b w:val="0"/>
          <w:bCs w:val="0"/>
          <w:sz w:val="26"/>
          <w:rtl/>
          <w:lang w:bidi="fa-IR"/>
        </w:rPr>
        <w:t>،</w:t>
      </w:r>
      <w:r w:rsidR="00352883" w:rsidRPr="00302DC2">
        <w:rPr>
          <w:rFonts w:ascii="time new roman" w:eastAsiaTheme="majorEastAsia" w:hAnsi="time new roman" w:hint="cs"/>
          <w:b w:val="0"/>
          <w:bCs w:val="0"/>
          <w:sz w:val="26"/>
          <w:rtl/>
          <w:lang w:bidi="fa-IR"/>
        </w:rPr>
        <w:t xml:space="preserve"> بدون احراز هویت به همگان اجازه استفاده می‌دهد. بنابراین برای</w:t>
      </w:r>
      <w:r w:rsidR="00352883" w:rsidRPr="00302DC2">
        <w:rPr>
          <w:rFonts w:ascii="time new roman" w:eastAsiaTheme="majorEastAsia" w:hAnsi="time new roman" w:hint="cs"/>
          <w:sz w:val="26"/>
          <w:rtl/>
          <w:lang w:bidi="fa-IR"/>
        </w:rPr>
        <w:t xml:space="preserve"> </w:t>
      </w:r>
      <w:r w:rsidR="00352883" w:rsidRPr="00544AA6">
        <w:rPr>
          <w:rFonts w:ascii="time new roman" w:eastAsiaTheme="majorEastAsia" w:hAnsi="time new roman" w:hint="cs"/>
          <w:b w:val="0"/>
          <w:bCs w:val="0"/>
          <w:sz w:val="26"/>
          <w:rtl/>
          <w:lang w:bidi="fa-IR"/>
        </w:rPr>
        <w:t xml:space="preserve">مساله حساسی مانند تبادل انرژی و پرداخت هزینه، کاربران </w:t>
      </w:r>
      <w:r w:rsidR="00903430" w:rsidRPr="00544AA6">
        <w:rPr>
          <w:rFonts w:ascii="time new roman" w:eastAsiaTheme="majorEastAsia" w:hAnsi="time new roman" w:hint="cs"/>
          <w:b w:val="0"/>
          <w:bCs w:val="0"/>
          <w:sz w:val="26"/>
          <w:rtl/>
          <w:lang w:bidi="fa-IR"/>
        </w:rPr>
        <w:t>با چالش‌هایی مانند کلاهبرداری مواجه خواهند بود.</w:t>
      </w:r>
      <w:r w:rsidR="00903430" w:rsidRPr="00302DC2">
        <w:rPr>
          <w:rFonts w:ascii="time new roman" w:eastAsiaTheme="majorEastAsia" w:hAnsi="time new roman" w:hint="cs"/>
          <w:sz w:val="26"/>
          <w:rtl/>
          <w:lang w:bidi="fa-IR"/>
        </w:rPr>
        <w:t xml:space="preserve"> </w:t>
      </w:r>
      <w:r w:rsidR="00AD709E" w:rsidRPr="00544AA6">
        <w:rPr>
          <w:rFonts w:ascii="time new roman" w:eastAsiaTheme="majorEastAsia" w:hAnsi="time new roman" w:hint="cs"/>
          <w:b w:val="0"/>
          <w:bCs w:val="0"/>
          <w:sz w:val="26"/>
          <w:rtl/>
          <w:lang w:bidi="fa-IR"/>
        </w:rPr>
        <w:lastRenderedPageBreak/>
        <w:t>نوآوری این پژوهش در حل این مساله با به کارگیری سیستم شهرت آگاه از اعتماد بر بستر شفاف و غیر قابل تغییر بلاکچین است.</w:t>
      </w:r>
    </w:p>
    <w:p w14:paraId="44E709F0" w14:textId="3082491C"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کارایی</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14D88" w:rsidRPr="00544AA6">
        <w:rPr>
          <w:rFonts w:ascii="time new roman" w:eastAsiaTheme="majorEastAsia" w:hAnsi="time new roman" w:hint="cs"/>
          <w:b w:val="0"/>
          <w:bCs w:val="0"/>
          <w:sz w:val="26"/>
          <w:rtl/>
          <w:lang w:bidi="fa-IR"/>
        </w:rPr>
        <w:t xml:space="preserve"> تراکنش‌های بلاکچین، به ویژه در صورت بالا بودن تعداد تراکنش، می‌توانند پر هزینه باشند. این هزینه صرف امن نگه داشتن این سیستم است. با این حال در یک اکوسیستم تبادل انرژی، انتظار می‌رود که حداقل زمان ممکن برای اجرای تراکنش‌ها با هزینه‌ی معقول اتفاق بیافتد. این پژوهش به طور ویژه بر بهینگی الگوریتم‌ها و توابع استفاده شده در قراردادهای هوشمند، تمرکز داشته است و راه حل</w:t>
      </w:r>
      <w:r w:rsidR="00050DCB" w:rsidRPr="00544AA6">
        <w:rPr>
          <w:rFonts w:ascii="time new roman" w:eastAsiaTheme="majorEastAsia" w:hAnsi="time new roman" w:hint="cs"/>
          <w:b w:val="0"/>
          <w:bCs w:val="0"/>
          <w:sz w:val="26"/>
          <w:rtl/>
          <w:lang w:bidi="fa-IR"/>
        </w:rPr>
        <w:t xml:space="preserve"> نامتمرکز</w:t>
      </w:r>
      <w:r w:rsidR="00914D88" w:rsidRPr="00544AA6">
        <w:rPr>
          <w:rFonts w:ascii="time new roman" w:eastAsiaTheme="majorEastAsia" w:hAnsi="time new roman" w:hint="cs"/>
          <w:b w:val="0"/>
          <w:bCs w:val="0"/>
          <w:sz w:val="26"/>
          <w:rtl/>
          <w:lang w:bidi="fa-IR"/>
        </w:rPr>
        <w:t xml:space="preserve"> ارایه شده، قابل رقابت با محصولات متمرکز است.</w:t>
      </w:r>
    </w:p>
    <w:p w14:paraId="6E752276" w14:textId="5B000D68"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90800" w:rsidRPr="00544AA6">
        <w:rPr>
          <w:rFonts w:ascii="time new roman" w:eastAsiaTheme="majorEastAsia" w:hAnsi="time new roman" w:hint="cs"/>
          <w:b w:val="0"/>
          <w:bCs w:val="0"/>
          <w:sz w:val="26"/>
          <w:rtl/>
          <w:lang w:bidi="fa-IR"/>
        </w:rPr>
        <w:t>قوانین هوشمند، مانند تمامی برنامه‌های کاربردی در دنیای کامپیوتر،‌ در صورت عدم عملکرد درست، می‌توانند حفره‌های امنیتی ایجاد کنند. استفاده از ابزار تست واحد، هم‌رده با اثبات صوری، عملکرد صحیح این پروتکل را بر روی بلاکچین اتریوم به اثبات می‌رساند.</w:t>
      </w:r>
      <w:r w:rsidR="00126F37" w:rsidRPr="00544AA6">
        <w:rPr>
          <w:rFonts w:ascii="time new roman" w:eastAsiaTheme="majorEastAsia" w:hAnsi="time new roman" w:hint="cs"/>
          <w:b w:val="0"/>
          <w:bCs w:val="0"/>
          <w:sz w:val="26"/>
          <w:rtl/>
          <w:lang w:bidi="fa-IR"/>
        </w:rPr>
        <w:t xml:space="preserve"> با این حال، مطابق با </w:t>
      </w:r>
      <w:r w:rsidR="00990800" w:rsidRPr="00544AA6">
        <w:rPr>
          <w:rFonts w:ascii="time new roman" w:eastAsiaTheme="majorEastAsia" w:hAnsi="time new roman" w:hint="cs"/>
          <w:b w:val="0"/>
          <w:bCs w:val="0"/>
          <w:sz w:val="26"/>
          <w:rtl/>
          <w:lang w:bidi="fa-IR"/>
        </w:rPr>
        <w:t xml:space="preserve"> </w:t>
      </w:r>
      <w:r w:rsidR="00126F37" w:rsidRPr="00544AA6">
        <w:rPr>
          <w:rFonts w:ascii="time new roman" w:eastAsiaTheme="majorEastAsia" w:hAnsi="time new roman"/>
          <w:b w:val="0"/>
          <w:bCs w:val="0"/>
          <w:sz w:val="26"/>
          <w:rtl/>
          <w:lang w:bidi="fa-IR"/>
        </w:rPr>
        <w:fldChar w:fldCharType="begin"/>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hint="cs"/>
          <w:b w:val="0"/>
          <w:bCs w:val="0"/>
          <w:sz w:val="26"/>
          <w:lang w:bidi="fa-IR"/>
        </w:rPr>
        <w:instrText>REF</w:instrText>
      </w:r>
      <w:r w:rsidR="00126F37" w:rsidRPr="00544AA6">
        <w:rPr>
          <w:rFonts w:ascii="time new roman" w:eastAsiaTheme="majorEastAsia" w:hAnsi="time new roman" w:hint="cs"/>
          <w:b w:val="0"/>
          <w:bCs w:val="0"/>
          <w:sz w:val="26"/>
          <w:rtl/>
          <w:lang w:bidi="fa-IR"/>
        </w:rPr>
        <w:instrText xml:space="preserve"> _</w:instrText>
      </w:r>
      <w:r w:rsidR="00126F37" w:rsidRPr="00544AA6">
        <w:rPr>
          <w:rFonts w:ascii="time new roman" w:eastAsiaTheme="majorEastAsia" w:hAnsi="time new roman" w:hint="cs"/>
          <w:b w:val="0"/>
          <w:bCs w:val="0"/>
          <w:sz w:val="26"/>
          <w:lang w:bidi="fa-IR"/>
        </w:rPr>
        <w:instrText>Ref171706054 \h</w:instrText>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b w:val="0"/>
          <w:bCs w:val="0"/>
          <w:sz w:val="26"/>
          <w:rtl/>
          <w:lang w:bidi="fa-IR"/>
        </w:rPr>
      </w:r>
      <w:r w:rsidR="00302DC2" w:rsidRPr="00544AA6">
        <w:rPr>
          <w:rFonts w:ascii="time new roman" w:eastAsiaTheme="majorEastAsia" w:hAnsi="time new roman"/>
          <w:b w:val="0"/>
          <w:bCs w:val="0"/>
          <w:sz w:val="26"/>
          <w:rtl/>
          <w:lang w:bidi="fa-IR"/>
        </w:rPr>
        <w:instrText xml:space="preserve"> \* </w:instrText>
      </w:r>
      <w:r w:rsidR="00302DC2" w:rsidRPr="00544AA6">
        <w:rPr>
          <w:rFonts w:ascii="time new roman" w:eastAsiaTheme="majorEastAsia" w:hAnsi="time new roman"/>
          <w:b w:val="0"/>
          <w:bCs w:val="0"/>
          <w:sz w:val="26"/>
          <w:lang w:bidi="fa-IR"/>
        </w:rPr>
        <w:instrText xml:space="preserve">MERGEFORMAT </w:instrText>
      </w:r>
      <w:r w:rsidR="00126F37" w:rsidRPr="00544AA6">
        <w:rPr>
          <w:rFonts w:ascii="time new roman" w:eastAsiaTheme="majorEastAsia" w:hAnsi="time new roman"/>
          <w:b w:val="0"/>
          <w:bCs w:val="0"/>
          <w:sz w:val="26"/>
          <w:rtl/>
          <w:lang w:bidi="fa-IR"/>
        </w:rPr>
        <w:fldChar w:fldCharType="separate"/>
      </w:r>
      <w:r w:rsidR="00126F37" w:rsidRPr="00544AA6">
        <w:rPr>
          <w:b w:val="0"/>
          <w:bCs w:val="0"/>
          <w:rtl/>
        </w:rPr>
        <w:t xml:space="preserve">شکل </w:t>
      </w:r>
      <w:r w:rsidR="00126F37" w:rsidRPr="00544AA6">
        <w:rPr>
          <w:b w:val="0"/>
          <w:bCs w:val="0"/>
          <w:noProof/>
          <w:rtl/>
        </w:rPr>
        <w:t>6</w:t>
      </w:r>
      <w:r w:rsidR="00126F37" w:rsidRPr="00544AA6">
        <w:rPr>
          <w:rFonts w:ascii="time new roman" w:eastAsiaTheme="majorEastAsia" w:hAnsi="time new roman"/>
          <w:b w:val="0"/>
          <w:bCs w:val="0"/>
          <w:sz w:val="26"/>
          <w:rtl/>
          <w:lang w:bidi="fa-IR"/>
        </w:rPr>
        <w:fldChar w:fldCharType="end"/>
      </w:r>
      <w:r w:rsidR="00126F37" w:rsidRPr="00544AA6">
        <w:rPr>
          <w:rFonts w:ascii="time new roman" w:eastAsiaTheme="majorEastAsia" w:hAnsi="time new roman" w:hint="cs"/>
          <w:b w:val="0"/>
          <w:bCs w:val="0"/>
          <w:sz w:val="26"/>
          <w:rtl/>
          <w:lang w:bidi="fa-IR"/>
        </w:rPr>
        <w:t>، بخشی از پروتکل همچنان وابسته به قسمت‌هایی خارج از بلاکچین</w:t>
      </w:r>
      <w:r w:rsidR="00126F37" w:rsidRPr="00544AA6">
        <w:rPr>
          <w:rStyle w:val="FootnoteReference"/>
          <w:rFonts w:ascii="time new roman" w:eastAsiaTheme="majorEastAsia" w:hAnsi="time new roman"/>
          <w:b w:val="0"/>
          <w:bCs w:val="0"/>
          <w:sz w:val="26"/>
          <w:rtl/>
          <w:lang w:bidi="fa-IR"/>
        </w:rPr>
        <w:footnoteReference w:id="15"/>
      </w:r>
      <w:r w:rsidR="00126F37" w:rsidRPr="00544AA6">
        <w:rPr>
          <w:rFonts w:ascii="time new roman" w:eastAsiaTheme="majorEastAsia" w:hAnsi="time new roman" w:hint="cs"/>
          <w:b w:val="0"/>
          <w:bCs w:val="0"/>
          <w:sz w:val="26"/>
          <w:rtl/>
          <w:lang w:bidi="fa-IR"/>
        </w:rPr>
        <w:t xml:space="preserve"> و در شبکه برق سنتی و تحت نظارت اپراتورهاست که امنیت این پروتکل را به امنیت زیرساخت فیزیکی شبکه برق گره می‌زند. </w:t>
      </w:r>
    </w:p>
    <w:p w14:paraId="1EB806C0" w14:textId="0E0097EA"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محدودیت‌های پژوهش</w:t>
      </w:r>
      <w:r w:rsidR="00352883" w:rsidRPr="00302DC2">
        <w:rPr>
          <w:rFonts w:ascii="time new roman" w:eastAsiaTheme="majorEastAsia" w:hAnsi="time new roman"/>
          <w:sz w:val="26"/>
          <w:rtl/>
          <w:lang w:bidi="fa-IR"/>
        </w:rPr>
        <w:t>:</w:t>
      </w:r>
    </w:p>
    <w:p w14:paraId="14E7AD39" w14:textId="330ABCF6" w:rsidR="003E0A18" w:rsidRPr="00544AA6" w:rsidRDefault="00685567"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lang w:bidi="fa-IR"/>
        </w:rPr>
        <w:t>مهم‌ترین محدودیت این پژوهش، دسترسی به زنجیره تامین و زیرساخت فیزیکی شبکه برق است. نیاز است تا در مسیر حرکت به سمت بهره‌برداری از زیرساخت هوشمند برق، اکوسیستم توسعه نرم‌افزار باز</w:t>
      </w:r>
      <w:r w:rsidRPr="00544AA6">
        <w:rPr>
          <w:rStyle w:val="FootnoteReference"/>
          <w:rFonts w:ascii="time new roman" w:eastAsiaTheme="majorEastAsia" w:hAnsi="time new roman"/>
          <w:b w:val="0"/>
          <w:bCs w:val="0"/>
          <w:sz w:val="26"/>
          <w:rtl/>
          <w:lang w:bidi="fa-IR"/>
        </w:rPr>
        <w:footnoteReference w:id="16"/>
      </w:r>
      <w:r w:rsidRPr="00544AA6">
        <w:rPr>
          <w:rFonts w:ascii="time new roman" w:eastAsiaTheme="majorEastAsia" w:hAnsi="time new roman" w:hint="cs"/>
          <w:b w:val="0"/>
          <w:bCs w:val="0"/>
          <w:sz w:val="26"/>
          <w:rtl/>
          <w:lang w:bidi="fa-IR"/>
        </w:rPr>
        <w:t xml:space="preserve"> برای این زیرساخت هوشمند فراهم شود. یکی از نقاط قوت بلاکچین‌هایی مانند اتریوم، شبکه‌های آزمایشی فراوان آن است. در پژوهش فعلی نیز بدون پرداخت هزینه در دنیای واقعی، شبیه‌سازی بلاکچین بر روی لایه‌دوم اتریوم و شبکه تستی آربیتروم اجرا شد</w:t>
      </w:r>
      <w:r w:rsidR="009449CE" w:rsidRPr="00544AA6">
        <w:rPr>
          <w:rFonts w:ascii="time new roman" w:eastAsiaTheme="majorEastAsia" w:hAnsi="time new roman" w:hint="cs"/>
          <w:b w:val="0"/>
          <w:bCs w:val="0"/>
          <w:sz w:val="26"/>
          <w:rtl/>
          <w:lang w:bidi="fa-IR"/>
        </w:rPr>
        <w:t>، در حالی که این امر برای یکپارچه‌سازی با زیرساخت فیزیکی ممکن نبود.</w:t>
      </w:r>
    </w:p>
    <w:p w14:paraId="16ED2366" w14:textId="2C7167F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نتیجه‌گیری کلی</w:t>
      </w:r>
      <w:r w:rsidR="00352883" w:rsidRPr="00302DC2">
        <w:rPr>
          <w:rFonts w:ascii="time new roman" w:eastAsiaTheme="majorEastAsia" w:hAnsi="time new roman"/>
          <w:sz w:val="26"/>
          <w:rtl/>
          <w:lang w:bidi="fa-IR"/>
        </w:rPr>
        <w:t>:</w:t>
      </w:r>
    </w:p>
    <w:p w14:paraId="2273C2AB" w14:textId="3B2B785F" w:rsidR="003E0A18" w:rsidRPr="00544AA6" w:rsidRDefault="003E0A18"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lastRenderedPageBreak/>
        <w:t xml:space="preserve">نتایج این پژوهش نشان می‌دهد که </w:t>
      </w:r>
      <w:r w:rsidR="00613223" w:rsidRPr="00544AA6">
        <w:rPr>
          <w:rFonts w:ascii="time new roman" w:eastAsiaTheme="majorEastAsia" w:hAnsi="time new roman"/>
          <w:b w:val="0"/>
          <w:bCs w:val="0"/>
          <w:sz w:val="26"/>
        </w:rPr>
        <w:t>Quarks</w:t>
      </w:r>
      <w:r w:rsidRPr="00544AA6">
        <w:rPr>
          <w:rFonts w:ascii="time new roman" w:eastAsiaTheme="majorEastAsia" w:hAnsi="time new roman"/>
          <w:b w:val="0"/>
          <w:bCs w:val="0"/>
          <w:sz w:val="26"/>
          <w:rtl/>
        </w:rPr>
        <w:t xml:space="preserve">، یک راهکار کارآمد و امن برای </w:t>
      </w:r>
      <w:r w:rsidR="00613223" w:rsidRPr="00544AA6">
        <w:rPr>
          <w:rFonts w:ascii="time new roman" w:eastAsiaTheme="majorEastAsia" w:hAnsi="time new roman" w:hint="cs"/>
          <w:b w:val="0"/>
          <w:bCs w:val="0"/>
          <w:sz w:val="26"/>
          <w:rtl/>
        </w:rPr>
        <w:t>رفع مشکل اعتماد در زیرساخت نامتمرکز شبکه هوشمند برق</w:t>
      </w:r>
      <w:r w:rsidRPr="00544AA6">
        <w:rPr>
          <w:rFonts w:ascii="time new roman" w:eastAsiaTheme="majorEastAsia" w:hAnsi="time new roman"/>
          <w:b w:val="0"/>
          <w:bCs w:val="0"/>
          <w:sz w:val="26"/>
          <w:rtl/>
        </w:rPr>
        <w:t xml:space="preserve"> اس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با توجه به مزایای این سیستم، می‌توان از آن در </w:t>
      </w:r>
      <w:r w:rsidR="00091804" w:rsidRPr="00544AA6">
        <w:rPr>
          <w:rFonts w:ascii="time new roman" w:eastAsiaTheme="majorEastAsia" w:hAnsi="time new roman" w:hint="cs"/>
          <w:b w:val="0"/>
          <w:bCs w:val="0"/>
          <w:sz w:val="26"/>
          <w:rtl/>
        </w:rPr>
        <w:t xml:space="preserve">ایجاد زیرساخت نرم‌افزاری شبکه برق ملی به منظور ایجاد ریزشبکه‌های هوشمند </w:t>
      </w:r>
      <w:r w:rsidRPr="00544AA6">
        <w:rPr>
          <w:rFonts w:ascii="time new roman" w:eastAsiaTheme="majorEastAsia" w:hAnsi="time new roman"/>
          <w:b w:val="0"/>
          <w:bCs w:val="0"/>
          <w:sz w:val="26"/>
          <w:rtl/>
        </w:rPr>
        <w:t>استفاده کرد</w:t>
      </w:r>
      <w:r w:rsidR="00352883" w:rsidRPr="00544AA6">
        <w:rPr>
          <w:rFonts w:ascii="time new roman" w:eastAsiaTheme="majorEastAsia" w:hAnsi="time new roman"/>
          <w:b w:val="0"/>
          <w:bCs w:val="0"/>
          <w:sz w:val="26"/>
          <w:rtl/>
          <w:lang w:bidi="fa-IR"/>
        </w:rPr>
        <w:t>.</w:t>
      </w:r>
    </w:p>
    <w:p w14:paraId="4DFFDFF4" w14:textId="7777777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کارهای آینده</w:t>
      </w:r>
    </w:p>
    <w:p w14:paraId="6C3F7891" w14:textId="00023DB0"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بهبود عملکرد</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می‌توان با استفاده از الگوریتم‌های بهینه‌سازی جدید، عملکرد سیستم را در زمینه‌های مختلف </w:t>
      </w:r>
      <w:r w:rsidR="00DC21C9" w:rsidRPr="00544AA6">
        <w:rPr>
          <w:rFonts w:ascii="time new roman" w:eastAsiaTheme="majorEastAsia" w:hAnsi="time new roman" w:hint="cs"/>
          <w:b w:val="0"/>
          <w:bCs w:val="0"/>
          <w:sz w:val="26"/>
          <w:rtl/>
        </w:rPr>
        <w:t xml:space="preserve">به ویژه تطابق دادن سفارش‌های خرید و فروش، </w:t>
      </w:r>
      <w:r w:rsidRPr="00544AA6">
        <w:rPr>
          <w:rFonts w:ascii="time new roman" w:eastAsiaTheme="majorEastAsia" w:hAnsi="time new roman"/>
          <w:b w:val="0"/>
          <w:bCs w:val="0"/>
          <w:sz w:val="26"/>
          <w:rtl/>
        </w:rPr>
        <w:t>بهبود بخشید</w:t>
      </w:r>
      <w:r w:rsidR="00352883" w:rsidRPr="00544AA6">
        <w:rPr>
          <w:rFonts w:ascii="time new roman" w:eastAsiaTheme="majorEastAsia" w:hAnsi="time new roman"/>
          <w:b w:val="0"/>
          <w:bCs w:val="0"/>
          <w:sz w:val="26"/>
          <w:rtl/>
          <w:lang w:bidi="fa-IR"/>
        </w:rPr>
        <w:t>.</w:t>
      </w:r>
      <w:r w:rsidR="00DC21C9" w:rsidRPr="00544AA6">
        <w:rPr>
          <w:rFonts w:ascii="time new roman" w:eastAsiaTheme="majorEastAsia" w:hAnsi="time new roman" w:hint="cs"/>
          <w:b w:val="0"/>
          <w:bCs w:val="0"/>
          <w:sz w:val="26"/>
          <w:rtl/>
          <w:lang w:bidi="fa-IR"/>
        </w:rPr>
        <w:t xml:space="preserve"> </w:t>
      </w:r>
    </w:p>
    <w:p w14:paraId="5A014637" w14:textId="2FF15901"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فزایش 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DC21C9" w:rsidRPr="00544AA6">
        <w:rPr>
          <w:rFonts w:ascii="time new roman" w:eastAsiaTheme="majorEastAsia" w:hAnsi="time new roman" w:hint="cs"/>
          <w:b w:val="0"/>
          <w:bCs w:val="0"/>
          <w:sz w:val="26"/>
          <w:rtl/>
        </w:rPr>
        <w:t>می‌توان با استفاده از ابزارهایی مانند اثبات دانایی پنهان</w:t>
      </w:r>
      <w:r w:rsidR="00DC21C9" w:rsidRPr="00544AA6">
        <w:rPr>
          <w:rStyle w:val="FootnoteReference"/>
          <w:rFonts w:ascii="time new roman" w:eastAsiaTheme="majorEastAsia" w:hAnsi="time new roman"/>
          <w:b w:val="0"/>
          <w:bCs w:val="0"/>
          <w:sz w:val="26"/>
          <w:rtl/>
        </w:rPr>
        <w:footnoteReference w:id="17"/>
      </w:r>
      <w:r w:rsidR="00F41B1D" w:rsidRPr="00544AA6">
        <w:rPr>
          <w:rFonts w:ascii="time new roman" w:eastAsiaTheme="majorEastAsia" w:hAnsi="time new roman" w:hint="cs"/>
          <w:b w:val="0"/>
          <w:bCs w:val="0"/>
          <w:sz w:val="26"/>
          <w:rtl/>
          <w:lang w:bidi="fa-IR"/>
        </w:rPr>
        <w:t>، حریم خصوصی خانوارها را بهبود داد. در آن صورت، خانوارها می‌توانند به صورت کاملا ناشناس، نظر خود در مقابل طرف مقابل را ثبت کنند، و در عین حال از نظردهی افراد غیرمجاز، جلوگیری گردد.</w:t>
      </w:r>
    </w:p>
    <w:p w14:paraId="7250906C" w14:textId="473A8C21" w:rsidR="00DC21C9" w:rsidRPr="00544AA6" w:rsidRDefault="00163642"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rPr>
        <w:t xml:space="preserve">بهبود ویژگی‌های سیستم شهرت: </w:t>
      </w:r>
      <w:r w:rsidRPr="00544AA6">
        <w:rPr>
          <w:rFonts w:ascii="time new roman" w:eastAsiaTheme="majorEastAsia" w:hAnsi="time new roman" w:hint="cs"/>
          <w:b w:val="0"/>
          <w:bCs w:val="0"/>
          <w:sz w:val="26"/>
          <w:rtl/>
          <w:lang w:bidi="fa-IR"/>
        </w:rPr>
        <w:t>بهبود سیستم شهرت به منظور</w:t>
      </w:r>
      <w:r w:rsidR="00DC21C9" w:rsidRPr="00544AA6">
        <w:rPr>
          <w:rFonts w:ascii="time new roman" w:eastAsiaTheme="majorEastAsia" w:hAnsi="time new roman"/>
          <w:b w:val="0"/>
          <w:bCs w:val="0"/>
          <w:sz w:val="26"/>
          <w:rtl/>
          <w:lang w:bidi="fa-IR"/>
        </w:rPr>
        <w:t xml:space="preserve"> افز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ش</w:t>
      </w:r>
      <w:r w:rsidR="00DC21C9" w:rsidRPr="00544AA6">
        <w:rPr>
          <w:rFonts w:ascii="time new roman" w:eastAsiaTheme="majorEastAsia" w:hAnsi="time new roman"/>
          <w:b w:val="0"/>
          <w:bCs w:val="0"/>
          <w:sz w:val="26"/>
          <w:rtl/>
          <w:lang w:bidi="fa-IR"/>
        </w:rPr>
        <w:t xml:space="preserve"> عملکرد شخص</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و 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من</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در طول ارتباطات آنل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ن</w:t>
      </w:r>
      <w:r w:rsidRPr="00544AA6">
        <w:rPr>
          <w:rFonts w:ascii="time new roman" w:eastAsiaTheme="majorEastAsia" w:hAnsi="time new roman" w:hint="cs"/>
          <w:b w:val="0"/>
          <w:bCs w:val="0"/>
          <w:sz w:val="26"/>
          <w:rtl/>
          <w:lang w:bidi="fa-IR"/>
        </w:rPr>
        <w:t xml:space="preserve"> باید مورد توجه باشد</w:t>
      </w:r>
      <w:r w:rsidR="00DC21C9" w:rsidRPr="00544AA6">
        <w:rPr>
          <w:rFonts w:ascii="time new roman" w:eastAsiaTheme="majorEastAsia" w:hAnsi="time new roman"/>
          <w:b w:val="0"/>
          <w:bCs w:val="0"/>
          <w:sz w:val="26"/>
          <w:rtl/>
          <w:lang w:bidi="fa-IR"/>
        </w:rPr>
        <w:t>.</w:t>
      </w:r>
      <w:r w:rsidRPr="00544AA6">
        <w:rPr>
          <w:rFonts w:ascii="time new roman" w:eastAsiaTheme="majorEastAsia" w:hAnsi="time new roman" w:hint="cs"/>
          <w:b w:val="0"/>
          <w:bCs w:val="0"/>
          <w:sz w:val="26"/>
          <w:rtl/>
          <w:lang w:bidi="fa-IR"/>
        </w:rPr>
        <w:t xml:space="preserve"> در این راه می‌توان از </w:t>
      </w:r>
      <w:r w:rsidRPr="00544AA6">
        <w:rPr>
          <w:b w:val="0"/>
          <w:bCs w:val="0"/>
          <w:rtl/>
        </w:rPr>
        <w:t>از روش ها</w:t>
      </w:r>
      <w:r w:rsidRPr="00544AA6">
        <w:rPr>
          <w:rFonts w:hint="cs"/>
          <w:b w:val="0"/>
          <w:bCs w:val="0"/>
          <w:rtl/>
        </w:rPr>
        <w:t>ی</w:t>
      </w:r>
      <w:r w:rsidRPr="00544AA6">
        <w:rPr>
          <w:b w:val="0"/>
          <w:bCs w:val="0"/>
          <w:rtl/>
        </w:rPr>
        <w:t xml:space="preserve"> مبتن</w:t>
      </w:r>
      <w:r w:rsidRPr="00544AA6">
        <w:rPr>
          <w:rFonts w:hint="cs"/>
          <w:b w:val="0"/>
          <w:bCs w:val="0"/>
          <w:rtl/>
        </w:rPr>
        <w:t>ی</w:t>
      </w:r>
      <w:r w:rsidRPr="00544AA6">
        <w:rPr>
          <w:b w:val="0"/>
          <w:bCs w:val="0"/>
          <w:rtl/>
        </w:rPr>
        <w:t xml:space="preserve"> بر </w:t>
      </w:r>
      <w:r w:rsidRPr="00544AA6">
        <w:rPr>
          <w:rFonts w:hint="cs"/>
          <w:b w:val="0"/>
          <w:bCs w:val="0"/>
          <w:rtl/>
        </w:rPr>
        <w:t>ی</w:t>
      </w:r>
      <w:r w:rsidRPr="00544AA6">
        <w:rPr>
          <w:rFonts w:hint="eastAsia"/>
          <w:b w:val="0"/>
          <w:bCs w:val="0"/>
          <w:rtl/>
        </w:rPr>
        <w:t>ادگ</w:t>
      </w:r>
      <w:r w:rsidRPr="00544AA6">
        <w:rPr>
          <w:rFonts w:hint="cs"/>
          <w:b w:val="0"/>
          <w:bCs w:val="0"/>
          <w:rtl/>
        </w:rPr>
        <w:t>ی</w:t>
      </w:r>
      <w:r w:rsidRPr="00544AA6">
        <w:rPr>
          <w:rFonts w:hint="eastAsia"/>
          <w:b w:val="0"/>
          <w:bCs w:val="0"/>
          <w:rtl/>
        </w:rPr>
        <w:t>ر</w:t>
      </w:r>
      <w:r w:rsidRPr="00544AA6">
        <w:rPr>
          <w:rFonts w:hint="cs"/>
          <w:b w:val="0"/>
          <w:bCs w:val="0"/>
          <w:rtl/>
        </w:rPr>
        <w:t>ی</w:t>
      </w:r>
      <w:r w:rsidRPr="00544AA6">
        <w:rPr>
          <w:b w:val="0"/>
          <w:bCs w:val="0"/>
          <w:rtl/>
        </w:rPr>
        <w:t xml:space="preserve"> ماش</w:t>
      </w:r>
      <w:r w:rsidRPr="00544AA6">
        <w:rPr>
          <w:rFonts w:hint="cs"/>
          <w:b w:val="0"/>
          <w:bCs w:val="0"/>
          <w:rtl/>
        </w:rPr>
        <w:t>ی</w:t>
      </w:r>
      <w:r w:rsidRPr="00544AA6">
        <w:rPr>
          <w:rFonts w:hint="eastAsia"/>
          <w:b w:val="0"/>
          <w:bCs w:val="0"/>
          <w:rtl/>
        </w:rPr>
        <w:t>ن</w:t>
      </w:r>
      <w:r w:rsidRPr="00544AA6">
        <w:rPr>
          <w:rStyle w:val="FootnoteReference"/>
          <w:b w:val="0"/>
          <w:bCs w:val="0"/>
          <w:rtl/>
        </w:rPr>
        <w:footnoteReference w:id="18"/>
      </w:r>
      <w:r w:rsidRPr="00544AA6">
        <w:rPr>
          <w:rFonts w:hint="cs"/>
          <w:b w:val="0"/>
          <w:bCs w:val="0"/>
          <w:rtl/>
        </w:rPr>
        <w:t xml:space="preserve"> و مدل‌های زبانی بزرگ</w:t>
      </w:r>
      <w:r w:rsidRPr="00544AA6">
        <w:rPr>
          <w:rStyle w:val="FootnoteReference"/>
          <w:b w:val="0"/>
          <w:bCs w:val="0"/>
          <w:rtl/>
        </w:rPr>
        <w:footnoteReference w:id="19"/>
      </w:r>
      <w:r w:rsidR="004A3DC4" w:rsidRPr="00544AA6">
        <w:rPr>
          <w:rFonts w:ascii="Calibri" w:hAnsi="Calibri" w:hint="cs"/>
          <w:b w:val="0"/>
          <w:bCs w:val="0"/>
          <w:rtl/>
          <w:lang w:bidi="fa-IR"/>
        </w:rPr>
        <w:t xml:space="preserve">، </w:t>
      </w:r>
      <w:r w:rsidRPr="00544AA6">
        <w:rPr>
          <w:b w:val="0"/>
          <w:bCs w:val="0"/>
          <w:rtl/>
        </w:rPr>
        <w:t>مقا</w:t>
      </w:r>
      <w:r w:rsidR="004A3DC4" w:rsidRPr="00544AA6">
        <w:rPr>
          <w:rFonts w:hint="cs"/>
          <w:b w:val="0"/>
          <w:bCs w:val="0"/>
          <w:rtl/>
        </w:rPr>
        <w:t>دی</w:t>
      </w:r>
      <w:r w:rsidRPr="00544AA6">
        <w:rPr>
          <w:b w:val="0"/>
          <w:bCs w:val="0"/>
          <w:rtl/>
        </w:rPr>
        <w:t>ر به</w:t>
      </w:r>
      <w:r w:rsidRPr="00544AA6">
        <w:rPr>
          <w:rFonts w:hint="cs"/>
          <w:b w:val="0"/>
          <w:bCs w:val="0"/>
          <w:rtl/>
        </w:rPr>
        <w:t>ی</w:t>
      </w:r>
      <w:r w:rsidRPr="00544AA6">
        <w:rPr>
          <w:rFonts w:hint="eastAsia"/>
          <w:b w:val="0"/>
          <w:bCs w:val="0"/>
          <w:rtl/>
        </w:rPr>
        <w:t>نه</w:t>
      </w:r>
      <w:r w:rsidRPr="00544AA6">
        <w:rPr>
          <w:b w:val="0"/>
          <w:bCs w:val="0"/>
          <w:rtl/>
        </w:rPr>
        <w:t xml:space="preserve"> پارامتره</w:t>
      </w:r>
      <w:r w:rsidR="004A3DC4" w:rsidRPr="00544AA6">
        <w:rPr>
          <w:rFonts w:hint="cs"/>
          <w:b w:val="0"/>
          <w:bCs w:val="0"/>
          <w:rtl/>
        </w:rPr>
        <w:t xml:space="preserve">ای سیستم شهرت </w:t>
      </w:r>
      <w:r w:rsidRPr="00544AA6">
        <w:rPr>
          <w:b w:val="0"/>
          <w:bCs w:val="0"/>
          <w:rtl/>
        </w:rPr>
        <w:t>را تع</w:t>
      </w:r>
      <w:r w:rsidRPr="00544AA6">
        <w:rPr>
          <w:rFonts w:hint="cs"/>
          <w:b w:val="0"/>
          <w:bCs w:val="0"/>
          <w:rtl/>
        </w:rPr>
        <w:t>یی</w:t>
      </w:r>
      <w:r w:rsidRPr="00544AA6">
        <w:rPr>
          <w:rFonts w:hint="eastAsia"/>
          <w:b w:val="0"/>
          <w:bCs w:val="0"/>
          <w:rtl/>
        </w:rPr>
        <w:t>ن</w:t>
      </w:r>
      <w:r w:rsidRPr="00544AA6">
        <w:rPr>
          <w:b w:val="0"/>
          <w:bCs w:val="0"/>
          <w:rtl/>
        </w:rPr>
        <w:t xml:space="preserve"> کن</w:t>
      </w:r>
      <w:r w:rsidRPr="00544AA6">
        <w:rPr>
          <w:rFonts w:hint="cs"/>
          <w:b w:val="0"/>
          <w:bCs w:val="0"/>
          <w:rtl/>
        </w:rPr>
        <w:t>ی</w:t>
      </w:r>
      <w:r w:rsidRPr="00544AA6">
        <w:rPr>
          <w:rFonts w:hint="eastAsia"/>
          <w:b w:val="0"/>
          <w:bCs w:val="0"/>
          <w:rtl/>
        </w:rPr>
        <w:t>م</w:t>
      </w:r>
      <w:r w:rsidRPr="00544AA6">
        <w:rPr>
          <w:b w:val="0"/>
          <w:bCs w:val="0"/>
          <w:rtl/>
        </w:rPr>
        <w:t>.</w:t>
      </w:r>
      <w:r w:rsidR="00DC21C9" w:rsidRPr="00544AA6">
        <w:rPr>
          <w:rFonts w:ascii="time new roman" w:eastAsiaTheme="majorEastAsia" w:hAnsi="time new roman"/>
          <w:b w:val="0"/>
          <w:bCs w:val="0"/>
          <w:sz w:val="26"/>
          <w:rtl/>
          <w:lang w:bidi="fa-IR"/>
        </w:rPr>
        <w:t xml:space="preserve"> اهداف اول</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ه</w:t>
      </w:r>
      <w:r w:rsidR="00DC21C9" w:rsidRPr="00544AA6">
        <w:rPr>
          <w:rFonts w:ascii="time new roman" w:eastAsiaTheme="majorEastAsia" w:hAnsi="time new roman"/>
          <w:b w:val="0"/>
          <w:bCs w:val="0"/>
          <w:sz w:val="26"/>
          <w:rtl/>
          <w:lang w:bidi="fa-IR"/>
        </w:rPr>
        <w:t xml:space="preserve"> به شرح ز</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ر</w:t>
      </w:r>
      <w:r w:rsidR="00DC21C9" w:rsidRPr="00544AA6">
        <w:rPr>
          <w:rFonts w:ascii="time new roman" w:eastAsiaTheme="majorEastAsia" w:hAnsi="time new roman"/>
          <w:b w:val="0"/>
          <w:bCs w:val="0"/>
          <w:sz w:val="26"/>
          <w:rtl/>
          <w:lang w:bidi="fa-IR"/>
        </w:rPr>
        <w:t xml:space="preserve"> خواهد بود:</w:t>
      </w:r>
    </w:p>
    <w:p w14:paraId="17C17686" w14:textId="16D05201" w:rsidR="00DC21C9" w:rsidRPr="00302DC2" w:rsidRDefault="00DC21C9" w:rsidP="00302DC2">
      <w:pPr>
        <w:pStyle w:val="ListParagraph"/>
        <w:numPr>
          <w:ilvl w:val="1"/>
          <w:numId w:val="50"/>
        </w:numPr>
        <w:jc w:val="both"/>
      </w:pPr>
      <w:r w:rsidRPr="00302DC2">
        <w:rPr>
          <w:rtl/>
        </w:rPr>
        <w:t>شناسا</w:t>
      </w:r>
      <w:r w:rsidRPr="00302DC2">
        <w:rPr>
          <w:rFonts w:hint="cs"/>
          <w:rtl/>
        </w:rPr>
        <w:t>یی</w:t>
      </w:r>
      <w:r w:rsidRPr="00302DC2">
        <w:rPr>
          <w:rtl/>
        </w:rPr>
        <w:t xml:space="preserve"> به اصطلاح </w:t>
      </w:r>
      <w:r w:rsidR="00564FFF" w:rsidRPr="00302DC2">
        <w:rPr>
          <w:rFonts w:hint="cs"/>
          <w:rtl/>
        </w:rPr>
        <w:t>«</w:t>
      </w:r>
      <w:r w:rsidRPr="00302DC2">
        <w:rPr>
          <w:rtl/>
        </w:rPr>
        <w:t>ربات ها</w:t>
      </w:r>
      <w:r w:rsidR="00564FFF" w:rsidRPr="00302DC2">
        <w:rPr>
          <w:rFonts w:hint="cs"/>
          <w:rtl/>
        </w:rPr>
        <w:t>»</w:t>
      </w:r>
      <w:r w:rsidRPr="00302DC2">
        <w:rPr>
          <w:rtl/>
        </w:rPr>
        <w:t xml:space="preserve"> </w:t>
      </w:r>
      <w:r w:rsidRPr="00302DC2">
        <w:rPr>
          <w:rFonts w:hint="cs"/>
          <w:rtl/>
        </w:rPr>
        <w:t>ی</w:t>
      </w:r>
      <w:r w:rsidRPr="00302DC2">
        <w:rPr>
          <w:rFonts w:hint="eastAsia"/>
          <w:rtl/>
        </w:rPr>
        <w:t>ا</w:t>
      </w:r>
      <w:r w:rsidRPr="00302DC2">
        <w:rPr>
          <w:rtl/>
        </w:rPr>
        <w:t xml:space="preserve"> حساب ها</w:t>
      </w:r>
      <w:r w:rsidRPr="00302DC2">
        <w:rPr>
          <w:rFonts w:hint="cs"/>
          <w:rtl/>
        </w:rPr>
        <w:t>ی</w:t>
      </w:r>
      <w:r w:rsidRPr="00302DC2">
        <w:rPr>
          <w:rtl/>
        </w:rPr>
        <w:t xml:space="preserve"> خودکار </w:t>
      </w:r>
      <w:r w:rsidRPr="00302DC2">
        <w:rPr>
          <w:rFonts w:hint="cs"/>
          <w:rtl/>
        </w:rPr>
        <w:t>ی</w:t>
      </w:r>
      <w:r w:rsidRPr="00302DC2">
        <w:rPr>
          <w:rFonts w:hint="eastAsia"/>
          <w:rtl/>
        </w:rPr>
        <w:t>ا</w:t>
      </w:r>
      <w:r w:rsidRPr="00302DC2">
        <w:rPr>
          <w:rtl/>
        </w:rPr>
        <w:t xml:space="preserve"> کاربران واقع</w:t>
      </w:r>
      <w:r w:rsidRPr="00302DC2">
        <w:rPr>
          <w:rFonts w:hint="cs"/>
          <w:rtl/>
        </w:rPr>
        <w:t>ی</w:t>
      </w:r>
      <w:r w:rsidRPr="00302DC2">
        <w:rPr>
          <w:rtl/>
        </w:rPr>
        <w:t xml:space="preserve"> انسان</w:t>
      </w:r>
      <w:r w:rsidRPr="00302DC2">
        <w:rPr>
          <w:rFonts w:hint="cs"/>
          <w:rtl/>
        </w:rPr>
        <w:t>ی</w:t>
      </w:r>
      <w:r w:rsidRPr="00302DC2">
        <w:rPr>
          <w:rtl/>
        </w:rPr>
        <w:t xml:space="preserve"> که عمل</w:t>
      </w:r>
      <w:r w:rsidRPr="00302DC2">
        <w:rPr>
          <w:rFonts w:hint="cs"/>
          <w:rtl/>
        </w:rPr>
        <w:t>ی</w:t>
      </w:r>
      <w:r w:rsidRPr="00302DC2">
        <w:rPr>
          <w:rFonts w:hint="eastAsia"/>
          <w:rtl/>
        </w:rPr>
        <w:t>ات</w:t>
      </w:r>
      <w:r w:rsidRPr="00302DC2">
        <w:rPr>
          <w:rtl/>
        </w:rPr>
        <w:t xml:space="preserve"> ارسال هرزنامه ها</w:t>
      </w:r>
      <w:r w:rsidRPr="00302DC2">
        <w:rPr>
          <w:rFonts w:hint="cs"/>
          <w:rtl/>
        </w:rPr>
        <w:t>ی</w:t>
      </w:r>
      <w:r w:rsidRPr="00302DC2">
        <w:rPr>
          <w:rtl/>
        </w:rPr>
        <w:t xml:space="preserve"> عظ</w:t>
      </w:r>
      <w:r w:rsidRPr="00302DC2">
        <w:rPr>
          <w:rFonts w:hint="cs"/>
          <w:rtl/>
        </w:rPr>
        <w:t>ی</w:t>
      </w:r>
      <w:r w:rsidRPr="00302DC2">
        <w:rPr>
          <w:rFonts w:hint="eastAsia"/>
          <w:rtl/>
        </w:rPr>
        <w:t>م</w:t>
      </w:r>
      <w:r w:rsidRPr="00302DC2">
        <w:rPr>
          <w:rtl/>
        </w:rPr>
        <w:t xml:space="preserve"> را به صورت دست</w:t>
      </w:r>
      <w:r w:rsidRPr="00302DC2">
        <w:rPr>
          <w:rFonts w:hint="cs"/>
          <w:rtl/>
        </w:rPr>
        <w:t>ی</w:t>
      </w:r>
      <w:r w:rsidRPr="00302DC2">
        <w:rPr>
          <w:rtl/>
        </w:rPr>
        <w:t xml:space="preserve"> انجام م</w:t>
      </w:r>
      <w:r w:rsidRPr="00302DC2">
        <w:rPr>
          <w:rFonts w:hint="cs"/>
          <w:rtl/>
        </w:rPr>
        <w:t>ی</w:t>
      </w:r>
      <w:r w:rsidRPr="00302DC2">
        <w:rPr>
          <w:rtl/>
        </w:rPr>
        <w:t xml:space="preserve"> دهند.</w:t>
      </w:r>
    </w:p>
    <w:p w14:paraId="73ECACBF" w14:textId="1A67FC8C" w:rsidR="00DC21C9" w:rsidRPr="00302DC2" w:rsidRDefault="00DC21C9" w:rsidP="00302DC2">
      <w:pPr>
        <w:pStyle w:val="ListParagraph"/>
        <w:numPr>
          <w:ilvl w:val="1"/>
          <w:numId w:val="50"/>
        </w:numPr>
        <w:jc w:val="both"/>
      </w:pPr>
      <w:r w:rsidRPr="00302DC2">
        <w:rPr>
          <w:rtl/>
        </w:rPr>
        <w:t>تشخ</w:t>
      </w:r>
      <w:r w:rsidRPr="00302DC2">
        <w:rPr>
          <w:rFonts w:hint="cs"/>
          <w:rtl/>
        </w:rPr>
        <w:t>ی</w:t>
      </w:r>
      <w:r w:rsidRPr="00302DC2">
        <w:rPr>
          <w:rFonts w:hint="eastAsia"/>
          <w:rtl/>
        </w:rPr>
        <w:t>ص</w:t>
      </w:r>
      <w:r w:rsidRPr="00302DC2">
        <w:rPr>
          <w:rtl/>
        </w:rPr>
        <w:t xml:space="preserve"> به اصطلاح </w:t>
      </w:r>
      <w:r w:rsidR="00564FFF" w:rsidRPr="00302DC2">
        <w:rPr>
          <w:rFonts w:hint="cs"/>
          <w:rtl/>
        </w:rPr>
        <w:t>«</w:t>
      </w:r>
      <w:r w:rsidRPr="00302DC2">
        <w:rPr>
          <w:rtl/>
        </w:rPr>
        <w:t>ترول</w:t>
      </w:r>
      <w:r w:rsidR="00564FFF" w:rsidRPr="00302DC2">
        <w:rPr>
          <w:rFonts w:hint="cs"/>
          <w:rtl/>
        </w:rPr>
        <w:t xml:space="preserve">»، یا </w:t>
      </w:r>
      <w:r w:rsidRPr="00302DC2">
        <w:rPr>
          <w:rtl/>
        </w:rPr>
        <w:t xml:space="preserve"> انتقال احساسات بس</w:t>
      </w:r>
      <w:r w:rsidRPr="00302DC2">
        <w:rPr>
          <w:rFonts w:hint="cs"/>
          <w:rtl/>
        </w:rPr>
        <w:t>ی</w:t>
      </w:r>
      <w:r w:rsidRPr="00302DC2">
        <w:rPr>
          <w:rFonts w:hint="eastAsia"/>
          <w:rtl/>
        </w:rPr>
        <w:t>ار</w:t>
      </w:r>
      <w:r w:rsidRPr="00302DC2">
        <w:rPr>
          <w:rtl/>
        </w:rPr>
        <w:t xml:space="preserve"> منف</w:t>
      </w:r>
      <w:r w:rsidRPr="00302DC2">
        <w:rPr>
          <w:rFonts w:hint="cs"/>
          <w:rtl/>
        </w:rPr>
        <w:t>ی</w:t>
      </w:r>
      <w:r w:rsidRPr="00302DC2">
        <w:rPr>
          <w:rtl/>
        </w:rPr>
        <w:t xml:space="preserve"> با حجم ز</w:t>
      </w:r>
      <w:r w:rsidRPr="00302DC2">
        <w:rPr>
          <w:rFonts w:hint="cs"/>
          <w:rtl/>
        </w:rPr>
        <w:t>ی</w:t>
      </w:r>
      <w:r w:rsidRPr="00302DC2">
        <w:rPr>
          <w:rFonts w:hint="eastAsia"/>
          <w:rtl/>
        </w:rPr>
        <w:t>اد</w:t>
      </w:r>
      <w:r w:rsidRPr="00302DC2">
        <w:rPr>
          <w:rtl/>
        </w:rPr>
        <w:t xml:space="preserve"> و سرعت بالا بدون دل</w:t>
      </w:r>
      <w:r w:rsidRPr="00302DC2">
        <w:rPr>
          <w:rFonts w:hint="cs"/>
          <w:rtl/>
        </w:rPr>
        <w:t>ی</w:t>
      </w:r>
      <w:r w:rsidRPr="00302DC2">
        <w:rPr>
          <w:rFonts w:hint="eastAsia"/>
          <w:rtl/>
        </w:rPr>
        <w:t>ل</w:t>
      </w:r>
      <w:r w:rsidRPr="00302DC2">
        <w:rPr>
          <w:rtl/>
        </w:rPr>
        <w:t xml:space="preserve"> قابل توجه.</w:t>
      </w:r>
    </w:p>
    <w:p w14:paraId="59AC12D2" w14:textId="18DF6A8A" w:rsidR="00DC21C9" w:rsidRPr="00DC21C9" w:rsidRDefault="00DC21C9" w:rsidP="00302DC2">
      <w:pPr>
        <w:pStyle w:val="ListParagraph"/>
        <w:numPr>
          <w:ilvl w:val="1"/>
          <w:numId w:val="50"/>
        </w:numPr>
        <w:jc w:val="both"/>
        <w:rPr>
          <w:rFonts w:cs="B Nazanin"/>
        </w:rPr>
      </w:pPr>
      <w:r w:rsidRPr="00302DC2">
        <w:rPr>
          <w:rtl/>
        </w:rPr>
        <w:t>شناسا</w:t>
      </w:r>
      <w:r w:rsidRPr="00302DC2">
        <w:rPr>
          <w:rFonts w:hint="cs"/>
          <w:rtl/>
        </w:rPr>
        <w:t>یی</w:t>
      </w:r>
      <w:r w:rsidRPr="00302DC2">
        <w:rPr>
          <w:rtl/>
        </w:rPr>
        <w:t xml:space="preserve"> بلادرنگ تهد</w:t>
      </w:r>
      <w:r w:rsidRPr="00302DC2">
        <w:rPr>
          <w:rFonts w:hint="cs"/>
          <w:rtl/>
        </w:rPr>
        <w:t>ی</w:t>
      </w:r>
      <w:r w:rsidRPr="00302DC2">
        <w:rPr>
          <w:rFonts w:hint="eastAsia"/>
          <w:rtl/>
        </w:rPr>
        <w:t>دها</w:t>
      </w:r>
      <w:r w:rsidRPr="00302DC2">
        <w:rPr>
          <w:rFonts w:hint="cs"/>
          <w:rtl/>
        </w:rPr>
        <w:t>ی</w:t>
      </w:r>
      <w:r w:rsidRPr="00302DC2">
        <w:rPr>
          <w:rtl/>
        </w:rPr>
        <w:t xml:space="preserve"> اجتماع</w:t>
      </w:r>
      <w:r w:rsidRPr="00302DC2">
        <w:rPr>
          <w:rFonts w:hint="cs"/>
          <w:rtl/>
        </w:rPr>
        <w:t>ی</w:t>
      </w:r>
      <w:r w:rsidRPr="00302DC2">
        <w:rPr>
          <w:rtl/>
        </w:rPr>
        <w:t xml:space="preserve"> ورود</w:t>
      </w:r>
      <w:r w:rsidRPr="00302DC2">
        <w:rPr>
          <w:rFonts w:hint="cs"/>
          <w:rtl/>
        </w:rPr>
        <w:t>ی</w:t>
      </w:r>
      <w:r w:rsidRPr="00302DC2">
        <w:rPr>
          <w:rtl/>
        </w:rPr>
        <w:t xml:space="preserve"> مانند مهندس</w:t>
      </w:r>
      <w:r w:rsidRPr="00302DC2">
        <w:rPr>
          <w:rFonts w:hint="cs"/>
          <w:rtl/>
        </w:rPr>
        <w:t>ی</w:t>
      </w:r>
      <w:r w:rsidRPr="00302DC2">
        <w:rPr>
          <w:rtl/>
        </w:rPr>
        <w:t xml:space="preserve"> اجتماع</w:t>
      </w:r>
      <w:r w:rsidRPr="00302DC2">
        <w:rPr>
          <w:rFonts w:hint="cs"/>
          <w:rtl/>
        </w:rPr>
        <w:t>ی</w:t>
      </w:r>
      <w:r w:rsidR="00564FFF" w:rsidRPr="00302DC2">
        <w:rPr>
          <w:rFonts w:hint="cs"/>
          <w:rtl/>
        </w:rPr>
        <w:t>،</w:t>
      </w:r>
      <w:r w:rsidRPr="00302DC2">
        <w:rPr>
          <w:rtl/>
        </w:rPr>
        <w:t xml:space="preserve"> با هدف غ</w:t>
      </w:r>
      <w:r w:rsidRPr="00302DC2">
        <w:rPr>
          <w:rFonts w:hint="cs"/>
          <w:rtl/>
        </w:rPr>
        <w:t>ی</w:t>
      </w:r>
      <w:r w:rsidRPr="00302DC2">
        <w:rPr>
          <w:rFonts w:hint="eastAsia"/>
          <w:rtl/>
        </w:rPr>
        <w:t>رقانون</w:t>
      </w:r>
      <w:r w:rsidRPr="00302DC2">
        <w:rPr>
          <w:rFonts w:hint="cs"/>
          <w:rtl/>
        </w:rPr>
        <w:t>ی</w:t>
      </w:r>
      <w:r w:rsidRPr="00302DC2">
        <w:rPr>
          <w:rtl/>
        </w:rPr>
        <w:t xml:space="preserve"> </w:t>
      </w:r>
      <w:r w:rsidRPr="00302DC2">
        <w:rPr>
          <w:rFonts w:hint="cs"/>
          <w:rtl/>
        </w:rPr>
        <w:t>ی</w:t>
      </w:r>
      <w:r w:rsidRPr="00302DC2">
        <w:rPr>
          <w:rFonts w:hint="eastAsia"/>
          <w:rtl/>
        </w:rPr>
        <w:t>ا</w:t>
      </w:r>
      <w:r w:rsidRPr="00302DC2">
        <w:rPr>
          <w:rtl/>
        </w:rPr>
        <w:t xml:space="preserve"> مغرضانه س</w:t>
      </w:r>
      <w:r w:rsidRPr="00302DC2">
        <w:rPr>
          <w:rFonts w:hint="cs"/>
          <w:rtl/>
        </w:rPr>
        <w:t>ی</w:t>
      </w:r>
      <w:r w:rsidRPr="00302DC2">
        <w:rPr>
          <w:rFonts w:hint="eastAsia"/>
          <w:rtl/>
        </w:rPr>
        <w:t>اس</w:t>
      </w:r>
      <w:r w:rsidRPr="00302DC2">
        <w:rPr>
          <w:rFonts w:hint="cs"/>
          <w:rtl/>
        </w:rPr>
        <w:t>ی</w:t>
      </w:r>
    </w:p>
    <w:p w14:paraId="775DD24C" w14:textId="77777777" w:rsidR="00DC21C9" w:rsidRPr="00DC21C9" w:rsidRDefault="00DC21C9" w:rsidP="00DC21C9">
      <w:pPr>
        <w:pStyle w:val="ListParagraph"/>
        <w:numPr>
          <w:ilvl w:val="0"/>
          <w:numId w:val="50"/>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7676BA32" w:rsidR="00F30A3B" w:rsidRPr="00302DC2" w:rsidRDefault="003E0A18" w:rsidP="00302DC2">
      <w:pPr>
        <w:pStyle w:val="Title"/>
        <w:jc w:val="both"/>
        <w:rPr>
          <w:rFonts w:ascii="time new roman" w:eastAsiaTheme="majorEastAsia" w:hAnsi="time new roman"/>
          <w:b w:val="0"/>
          <w:bCs w:val="0"/>
          <w:sz w:val="26"/>
          <w:rtl/>
          <w:lang w:bidi="fa-IR"/>
        </w:rPr>
      </w:pPr>
      <w:r w:rsidRPr="00302DC2">
        <w:rPr>
          <w:rFonts w:ascii="time new roman" w:eastAsiaTheme="majorEastAsia" w:hAnsi="time new roman"/>
          <w:b w:val="0"/>
          <w:bCs w:val="0"/>
          <w:sz w:val="26"/>
          <w:rtl/>
        </w:rPr>
        <w:t>در این پژوهش، گامی مهم در جهت توسعه سیستم‌های [نوع سیستم] برداشته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ا این حال، هنوز فرصت‌های زیادی برای تحقیقات بیشتر در این حوزه وجود دار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مید است که نتایج این پژوهش، انگیزه‌ای برای تحقیقات آتی در این زمینه باشد</w:t>
      </w:r>
      <w:r w:rsidR="00352883" w:rsidRPr="00302DC2">
        <w:rPr>
          <w:rFonts w:ascii="time new roman" w:eastAsiaTheme="majorEastAsia" w:hAnsi="time new roman"/>
          <w:b w:val="0"/>
          <w:bCs w:val="0"/>
          <w:sz w:val="26"/>
          <w:rtl/>
          <w:lang w:bidi="fa-IR"/>
        </w:rPr>
        <w:t>.</w:t>
      </w:r>
      <w:bookmarkEnd w:id="95"/>
      <w:bookmarkEnd w:id="96"/>
      <w:bookmarkEnd w:id="97"/>
      <w:bookmarkEnd w:id="98"/>
      <w:bookmarkEnd w:id="99"/>
      <w:bookmarkEnd w:id="100"/>
      <w:bookmarkEnd w:id="101"/>
      <w:bookmarkEnd w:id="102"/>
      <w:bookmarkEnd w:id="103"/>
      <w:bookmarkEnd w:id="104"/>
      <w:bookmarkEnd w:id="105"/>
    </w:p>
    <w:p w14:paraId="675785D6" w14:textId="081A123D" w:rsidR="00DC21C9" w:rsidRPr="00F30A3B" w:rsidRDefault="00F30A3B" w:rsidP="00F30A3B">
      <w:pPr>
        <w:bidi w:val="0"/>
        <w:spacing w:after="160" w:line="259" w:lineRule="auto"/>
        <w:rPr>
          <w:rFonts w:ascii="time new roman" w:eastAsiaTheme="majorEastAsia" w:hAnsi="time new roman"/>
          <w:b/>
          <w:bCs/>
          <w:sz w:val="26"/>
          <w:rtl/>
          <w:lang w:bidi="fa-IR"/>
        </w:rPr>
      </w:pPr>
      <w:r>
        <w:rPr>
          <w:rFonts w:ascii="time new roman" w:eastAsiaTheme="majorEastAsia" w:hAnsi="time new roman"/>
          <w:sz w:val="26"/>
          <w:rtl/>
          <w:lang w:bidi="fa-IR"/>
        </w:rPr>
        <w:br w:type="page"/>
      </w:r>
    </w:p>
    <w:p w14:paraId="07984BB6" w14:textId="1255A336"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r w:rsidR="00352883">
        <w:rPr>
          <w:rFonts w:ascii="time new roman" w:eastAsiaTheme="majorEastAsia" w:hAnsi="time new roman" w:hint="cs"/>
          <w:b/>
          <w:bCs/>
          <w:sz w:val="26"/>
          <w:lang w:bidi="fa-IR"/>
        </w:rPr>
        <w:t>:</w:t>
      </w:r>
    </w:p>
    <w:p w14:paraId="2FA6528A" w14:textId="51E414A1" w:rsidR="004D3BC0" w:rsidRPr="00DE59DC" w:rsidRDefault="008E7DFE" w:rsidP="00DE59DC">
      <w:pPr>
        <w:pStyle w:val="EndNoteBibliography"/>
        <w:bidi w:val="0"/>
        <w:spacing w:line="276" w:lineRule="auto"/>
        <w:rPr>
          <w:rFonts w:asciiTheme="majorBidi" w:hAnsiTheme="majorBidi" w:cstheme="majorBidi"/>
          <w:sz w:val="24"/>
          <w:szCs w:val="24"/>
          <w:rtl/>
        </w:rPr>
      </w:pPr>
      <w:r w:rsidRPr="00DE59DC">
        <w:rPr>
          <w:rFonts w:asciiTheme="majorBidi" w:eastAsiaTheme="majorEastAsia" w:hAnsiTheme="majorBidi" w:cstheme="majorBidi"/>
          <w:b/>
          <w:bCs/>
          <w:noProof w:val="0"/>
          <w:sz w:val="24"/>
          <w:szCs w:val="24"/>
          <w:lang w:bidi="fa-IR"/>
        </w:rPr>
        <w:t>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ao,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BN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Blockchain-based Novel Paradigm for Fair and Secure Smart Grid Commun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Internet of Things Journal,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P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1</w:t>
      </w:r>
      <w:r w:rsidR="00352883" w:rsidRPr="00DE59DC">
        <w:rPr>
          <w:rFonts w:asciiTheme="majorBidi" w:hAnsiTheme="majorBidi" w:cstheme="majorBidi"/>
          <w:sz w:val="24"/>
          <w:szCs w:val="24"/>
        </w:rPr>
        <w:t>.</w:t>
      </w:r>
    </w:p>
    <w:p w14:paraId="1AB93E1E" w14:textId="12842247"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ao,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P2P transaction method for</w:t>
      </w:r>
      <w:r w:rsidRPr="00DE59DC">
        <w:rPr>
          <w:rFonts w:asciiTheme="majorBidi" w:hAnsiTheme="majorBidi" w:cstheme="majorBidi"/>
          <w:sz w:val="24"/>
          <w:szCs w:val="24"/>
        </w:rPr>
        <w:t xml:space="preserve"> distributed energy prosumersbased </w:t>
      </w:r>
      <w:r w:rsidR="004D3BC0" w:rsidRPr="00DE59DC">
        <w:rPr>
          <w:rFonts w:asciiTheme="majorBidi" w:hAnsiTheme="majorBidi" w:cstheme="majorBidi"/>
          <w:sz w:val="24"/>
          <w:szCs w:val="24"/>
        </w:rPr>
        <w:t>on reputation valu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lobal Energy Interconnection, 202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08-323</w:t>
      </w:r>
      <w:r w:rsidR="00352883" w:rsidRPr="00DE59DC">
        <w:rPr>
          <w:rFonts w:asciiTheme="majorBidi" w:hAnsiTheme="majorBidi" w:cstheme="majorBidi"/>
          <w:sz w:val="24"/>
          <w:szCs w:val="24"/>
        </w:rPr>
        <w:t>.</w:t>
      </w:r>
    </w:p>
    <w:p w14:paraId="4F90D166" w14:textId="7769125D"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Yapa,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Utilization of a Blockch</w:t>
      </w:r>
      <w:r w:rsidRPr="00DE59DC">
        <w:rPr>
          <w:rFonts w:asciiTheme="majorBidi" w:hAnsiTheme="majorBidi" w:cstheme="majorBidi"/>
          <w:sz w:val="24"/>
          <w:szCs w:val="24"/>
        </w:rPr>
        <w:t xml:space="preserve">ain-Based Reputation Management </w:t>
      </w:r>
      <w:r w:rsidR="004D3BC0" w:rsidRPr="00DE59DC">
        <w:rPr>
          <w:rFonts w:asciiTheme="majorBidi" w:hAnsiTheme="majorBidi" w:cstheme="majorBidi"/>
          <w:sz w:val="24"/>
          <w:szCs w:val="24"/>
        </w:rPr>
        <w:t>System for Energy Trading in Smart Grid 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3 IEEE Latin-American Conference on Communications (LATINCO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3</w:t>
      </w:r>
      <w:r w:rsidR="00352883" w:rsidRPr="00DE59DC">
        <w:rPr>
          <w:rFonts w:asciiTheme="majorBidi" w:hAnsiTheme="majorBidi" w:cstheme="majorBidi"/>
          <w:sz w:val="24"/>
          <w:szCs w:val="24"/>
        </w:rPr>
        <w:t>.</w:t>
      </w:r>
    </w:p>
    <w:p w14:paraId="01BE215B" w14:textId="21CB0FAA"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hattacharya,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 Mechanisms fo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tate of the Art, Challenges, Open Issues, Future Direc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ig Data and Cognitive Computing,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  DO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3390/bdcc6020047</w:t>
      </w:r>
      <w:r w:rsidR="00352883" w:rsidRPr="00DE59DC">
        <w:rPr>
          <w:rFonts w:asciiTheme="majorBidi" w:hAnsiTheme="majorBidi" w:cstheme="majorBidi"/>
          <w:sz w:val="24"/>
          <w:szCs w:val="24"/>
        </w:rPr>
        <w:t>.</w:t>
      </w:r>
    </w:p>
    <w:p w14:paraId="761257BA" w14:textId="07CDBAF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Jentzsch,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centralized Autonomous Organization to Automate Governance</w:t>
      </w:r>
      <w:r w:rsidR="00352883" w:rsidRPr="00DE59DC">
        <w:rPr>
          <w:rFonts w:asciiTheme="majorBidi" w:hAnsiTheme="majorBidi" w:cstheme="majorBidi"/>
          <w:sz w:val="24"/>
          <w:szCs w:val="24"/>
        </w:rPr>
        <w:t>.</w:t>
      </w:r>
    </w:p>
    <w:p w14:paraId="38BC7934" w14:textId="2E788068"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hen,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iang, and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e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Traceable Smart Grid Trading System under Blockchai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Computer, Consumer and Control (IS3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31828966" w14:textId="5F9222E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oakye-Boateng,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horbani, and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ashkari, A Trust-Influenced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Survey and a Propos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Journal of Sensor and Actuator Networks,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1</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4</w:t>
      </w:r>
      <w:r w:rsidR="00352883" w:rsidRPr="00DE59DC">
        <w:rPr>
          <w:rFonts w:asciiTheme="majorBidi" w:hAnsiTheme="majorBidi" w:cstheme="majorBidi"/>
          <w:sz w:val="24"/>
          <w:szCs w:val="24"/>
        </w:rPr>
        <w:t>.</w:t>
      </w:r>
    </w:p>
    <w:p w14:paraId="77DDC8CC" w14:textId="53A7066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Mohammadi,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F</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liassen, and 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Zha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ffects of false data injection attacks on a local P2P energy trading market with prosumer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EEE PES Innovative Smart Grid Technologies Europe (ISGT-Europ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126D2389" w14:textId="733B61B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ankiraj,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Yassine, and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oudhu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based Peer-to-Peer Distributed Energy Trading in Smart Grid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Networks, Computers and Communications (ISNC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7FF9081F" w14:textId="5D0F88BE"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radhan, O</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rust and reputation approach to smart grid securit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1 4th International Symposium on Resilient Control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1</w:t>
      </w:r>
      <w:r w:rsidR="00352883" w:rsidRPr="00DE59DC">
        <w:rPr>
          <w:rFonts w:asciiTheme="majorBidi" w:hAnsiTheme="majorBidi" w:cstheme="majorBidi"/>
          <w:sz w:val="24"/>
          <w:szCs w:val="24"/>
        </w:rPr>
        <w:t>.</w:t>
      </w:r>
    </w:p>
    <w:p w14:paraId="0FB986CC" w14:textId="7A5E6609"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ang,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exmoor, Reputation-Based Consensus for Blockchain Technology in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ternational Journal of Network Security &amp;amp; Its Applications, 2022</w:t>
      </w:r>
      <w:r w:rsidR="00352883" w:rsidRPr="00DE59DC">
        <w:rPr>
          <w:rFonts w:asciiTheme="majorBidi" w:hAnsiTheme="majorBidi" w:cstheme="majorBidi"/>
          <w:sz w:val="24"/>
          <w:szCs w:val="24"/>
        </w:rPr>
        <w:t>.</w:t>
      </w:r>
    </w:p>
    <w:p w14:paraId="5B750B90" w14:textId="15E0A9D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hipman,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opkinson,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opez</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on-resistant trust for improved reliability in a smart grid special protection syste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5 IEEE Power &amp; Energy Society General Meeti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5</w:t>
      </w:r>
      <w:r w:rsidR="00352883" w:rsidRPr="00DE59DC">
        <w:rPr>
          <w:rFonts w:asciiTheme="majorBidi" w:hAnsiTheme="majorBidi" w:cstheme="majorBidi"/>
          <w:sz w:val="24"/>
          <w:szCs w:val="24"/>
        </w:rPr>
        <w:t>.</w:t>
      </w:r>
    </w:p>
    <w:p w14:paraId="344969C8" w14:textId="01E6D3E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ppasani, B</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lockchain-Enabled Smart Grid Appl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rchitecture, Challenges, and Solu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ustainability,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4</w:t>
      </w:r>
      <w:r w:rsidR="004D3BC0"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8801</w:t>
      </w:r>
      <w:r w:rsidR="00352883" w:rsidRPr="00DE59DC">
        <w:rPr>
          <w:rFonts w:asciiTheme="majorBidi" w:hAnsiTheme="majorBidi" w:cstheme="majorBidi"/>
          <w:sz w:val="24"/>
          <w:szCs w:val="24"/>
        </w:rPr>
        <w:t>.</w:t>
      </w:r>
    </w:p>
    <w:p w14:paraId="7F6BE8A8" w14:textId="2E225B5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Ullah,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ark, Peer-to-Peer Energy Trading in</w:t>
      </w:r>
      <w:r w:rsidR="004D3BC0" w:rsidRPr="00DE59DC">
        <w:rPr>
          <w:rFonts w:asciiTheme="majorBidi" w:hAnsiTheme="majorBidi" w:cstheme="majorBidi"/>
          <w:sz w:val="24"/>
          <w:szCs w:val="24"/>
          <w:rtl/>
        </w:rPr>
        <w:t xml:space="preserve"> </w:t>
      </w:r>
      <w:r w:rsidR="004D3BC0" w:rsidRPr="00DE59DC">
        <w:rPr>
          <w:rFonts w:asciiTheme="majorBidi" w:hAnsiTheme="majorBidi" w:cstheme="majorBidi"/>
          <w:sz w:val="24"/>
          <w:szCs w:val="24"/>
        </w:rPr>
        <w:t>Transactive Markets Considering Physical Network Constraint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Transactions on Smart Grid,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2</w:t>
      </w:r>
      <w:r w:rsidR="004D3BC0"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390-3403</w:t>
      </w:r>
      <w:r w:rsidR="00352883" w:rsidRPr="00DE59DC">
        <w:rPr>
          <w:rFonts w:asciiTheme="majorBidi" w:hAnsiTheme="majorBidi" w:cstheme="majorBidi"/>
          <w:sz w:val="24"/>
          <w:szCs w:val="24"/>
        </w:rPr>
        <w:t>.</w:t>
      </w:r>
    </w:p>
    <w:p w14:paraId="69C96E6A" w14:textId="56B1F24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iaorong,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ianq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credibility measurement method of smart grid da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6 IEEE Advanced Information Management, Communicates, Electronic and Automation Control Conference (IMCE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6</w:t>
      </w:r>
      <w:r w:rsidR="00352883" w:rsidRPr="00DE59DC">
        <w:rPr>
          <w:rFonts w:asciiTheme="majorBidi" w:hAnsiTheme="majorBidi" w:cstheme="majorBidi"/>
          <w:sz w:val="24"/>
          <w:szCs w:val="24"/>
        </w:rPr>
        <w:t>.</w:t>
      </w:r>
    </w:p>
    <w:p w14:paraId="6F9DBC3C" w14:textId="27DBECE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ue,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sign of blockchain-based trading mechanism under sharing mode of electric vehicle unde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907-911</w:t>
      </w:r>
      <w:r w:rsidR="00352883" w:rsidRPr="00DE59DC">
        <w:rPr>
          <w:rFonts w:asciiTheme="majorBidi" w:hAnsiTheme="majorBidi" w:cstheme="majorBidi"/>
          <w:sz w:val="24"/>
          <w:szCs w:val="24"/>
        </w:rPr>
        <w:t>.</w:t>
      </w:r>
    </w:p>
    <w:p w14:paraId="114B40F0" w14:textId="18087F93"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lastRenderedPageBreak/>
        <w:t>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Kolawa,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orota Automated Defect Preventio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est Practices in Software Managemen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iley-IEEE Computer Society Press</w:t>
      </w:r>
      <w:r w:rsidR="00352883" w:rsidRPr="00DE59DC">
        <w:rPr>
          <w:rFonts w:asciiTheme="majorBidi" w:hAnsiTheme="majorBidi" w:cstheme="majorBidi"/>
          <w:sz w:val="24"/>
          <w:szCs w:val="24"/>
        </w:rPr>
        <w:t>.</w:t>
      </w:r>
    </w:p>
    <w:p w14:paraId="0F06E379" w14:textId="1BA562B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eck,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est-driven development </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y exampl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tl/>
        </w:rPr>
        <w:t xml:space="preserve"> </w:t>
      </w:r>
    </w:p>
    <w:p w14:paraId="165159D9" w14:textId="71DF25D0" w:rsidR="004D3BC0" w:rsidRPr="00DE59DC" w:rsidRDefault="004D3BC0"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tl/>
        </w:rPr>
        <w:t xml:space="preserve">    </w:t>
      </w:r>
      <w:r w:rsidRPr="00DE59DC">
        <w:rPr>
          <w:rFonts w:asciiTheme="majorBidi" w:hAnsiTheme="majorBidi" w:cstheme="majorBidi"/>
          <w:sz w:val="24"/>
          <w:szCs w:val="24"/>
        </w:rPr>
        <w:t xml:space="preserve">Boston </w:t>
      </w:r>
      <w:r w:rsidR="00352883" w:rsidRPr="00DE59DC">
        <w:rPr>
          <w:rFonts w:asciiTheme="majorBidi" w:hAnsiTheme="majorBidi" w:cstheme="majorBidi"/>
          <w:sz w:val="24"/>
          <w:szCs w:val="24"/>
        </w:rPr>
        <w:t>:</w:t>
      </w:r>
      <w:r w:rsidRPr="00DE59DC">
        <w:rPr>
          <w:rFonts w:asciiTheme="majorBidi" w:hAnsiTheme="majorBidi" w:cstheme="majorBidi"/>
          <w:sz w:val="24"/>
          <w:szCs w:val="24"/>
        </w:rPr>
        <w:t xml:space="preserve"> Addison-Wesley</w:t>
      </w:r>
      <w:r w:rsidRPr="00DE59DC">
        <w:rPr>
          <w:rFonts w:asciiTheme="majorBidi" w:hAnsiTheme="majorBidi" w:cstheme="majorBidi"/>
          <w:sz w:val="24"/>
          <w:szCs w:val="24"/>
          <w:rtl/>
        </w:rPr>
        <w:t xml:space="preserve"> </w:t>
      </w:r>
    </w:p>
    <w:p w14:paraId="49F098D9" w14:textId="51FA044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ISO/IEC/IEEE International Standard - Systems and software engineering--Vocabula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SO/IEC/IEEE 2476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2017(E), 20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541</w:t>
      </w:r>
      <w:r w:rsidR="00352883" w:rsidRPr="00DE59DC">
        <w:rPr>
          <w:rFonts w:asciiTheme="majorBidi" w:hAnsiTheme="majorBidi" w:cstheme="majorBidi"/>
          <w:sz w:val="24"/>
          <w:szCs w:val="24"/>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30A76F6C" w:rsid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26A3F9A" w14:textId="77777777" w:rsidR="00DE59DC" w:rsidRPr="007F518E" w:rsidRDefault="00DE59DC" w:rsidP="007F518E">
      <w:pPr>
        <w:jc w:val="right"/>
        <w:rPr>
          <w:rFonts w:asciiTheme="majorBidi" w:hAnsiTheme="majorBidi" w:cstheme="majorBidi"/>
          <w:b/>
          <w:bCs/>
        </w:rPr>
      </w:pPr>
    </w:p>
    <w:p w14:paraId="26415181" w14:textId="3CB18A2C" w:rsidR="000800F5"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sz w:val="24"/>
          <w:szCs w:val="24"/>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020E9ACC" w14:textId="77777777" w:rsidR="00DE59DC" w:rsidRPr="00DE59DC" w:rsidRDefault="00DE59DC" w:rsidP="00DE59DC">
      <w:pPr>
        <w:bidi w:val="0"/>
        <w:jc w:val="both"/>
        <w:rPr>
          <w:rFonts w:asciiTheme="majorBidi" w:hAnsiTheme="majorBidi" w:cstheme="majorBidi"/>
          <w:sz w:val="24"/>
          <w:szCs w:val="24"/>
          <w:lang w:bidi="fa-IR"/>
        </w:rPr>
      </w:pPr>
    </w:p>
    <w:p w14:paraId="32E084DA" w14:textId="77777777" w:rsidR="000800F5" w:rsidRPr="00DE59DC"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b/>
          <w:bCs/>
          <w:sz w:val="24"/>
          <w:szCs w:val="24"/>
          <w:lang w:bidi="fa-IR"/>
        </w:rPr>
        <w:t>Keywords</w:t>
      </w:r>
      <w:r w:rsidRPr="00DE59DC">
        <w:rPr>
          <w:rFonts w:asciiTheme="majorBidi" w:hAnsiTheme="majorBidi" w:cstheme="majorBidi"/>
          <w:sz w:val="24"/>
          <w:szCs w:val="24"/>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6A303720"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2"/>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D164A5" w14:textId="77777777" w:rsidR="00305774" w:rsidRDefault="00305774">
      <w:r>
        <w:separator/>
      </w:r>
    </w:p>
  </w:endnote>
  <w:endnote w:type="continuationSeparator" w:id="0">
    <w:p w14:paraId="7DF9C4BB" w14:textId="77777777" w:rsidR="00305774" w:rsidRDefault="00305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F30A3B" w:rsidRPr="00CE45E8" w:rsidRDefault="00F30A3B">
    <w:pPr>
      <w:pStyle w:val="Footer"/>
      <w:jc w:val="center"/>
    </w:pPr>
  </w:p>
  <w:p w14:paraId="09219311" w14:textId="77777777" w:rsidR="00F30A3B" w:rsidRDefault="00F30A3B">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0A9276E2" w:rsidR="00F30A3B" w:rsidRPr="00CE45E8" w:rsidRDefault="00F30A3B">
        <w:pPr>
          <w:pStyle w:val="Footer"/>
          <w:jc w:val="center"/>
        </w:pPr>
        <w:r w:rsidRPr="00CE45E8">
          <w:fldChar w:fldCharType="begin"/>
        </w:r>
        <w:r w:rsidRPr="00CE45E8">
          <w:instrText xml:space="preserve"> PAGE   \* MERGEFORMAT </w:instrText>
        </w:r>
        <w:r w:rsidRPr="00CE45E8">
          <w:fldChar w:fldCharType="separate"/>
        </w:r>
        <w:r w:rsidR="00BB3C9F">
          <w:rPr>
            <w:rFonts w:hint="eastAsia"/>
            <w:noProof/>
            <w:rtl/>
          </w:rPr>
          <w:t>‌ك</w:t>
        </w:r>
        <w:r w:rsidRPr="00CE45E8">
          <w:rPr>
            <w:noProof/>
          </w:rPr>
          <w:fldChar w:fldCharType="end"/>
        </w:r>
      </w:p>
    </w:sdtContent>
  </w:sdt>
  <w:p w14:paraId="32D828EE" w14:textId="77777777" w:rsidR="00F30A3B" w:rsidRDefault="00F30A3B">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55B17248" w:rsidR="00F30A3B" w:rsidRDefault="00F30A3B">
        <w:pPr>
          <w:pStyle w:val="Footer"/>
          <w:jc w:val="center"/>
        </w:pPr>
        <w:r>
          <w:fldChar w:fldCharType="begin"/>
        </w:r>
        <w:r>
          <w:instrText xml:space="preserve"> PAGE   \* MERGEFORMAT </w:instrText>
        </w:r>
        <w:r>
          <w:fldChar w:fldCharType="separate"/>
        </w:r>
        <w:r w:rsidR="00BB3C9F">
          <w:rPr>
            <w:noProof/>
            <w:rtl/>
          </w:rPr>
          <w:t>39</w:t>
        </w:r>
        <w:r>
          <w:rPr>
            <w:noProof/>
          </w:rPr>
          <w:fldChar w:fldCharType="end"/>
        </w:r>
      </w:p>
    </w:sdtContent>
  </w:sdt>
  <w:p w14:paraId="298EB7A2" w14:textId="77777777" w:rsidR="00F30A3B" w:rsidRDefault="00F30A3B">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3A3922DD" w:rsidR="00F30A3B" w:rsidRDefault="00F30A3B">
        <w:pPr>
          <w:pStyle w:val="Footer"/>
          <w:jc w:val="center"/>
        </w:pPr>
        <w:r>
          <w:fldChar w:fldCharType="begin"/>
        </w:r>
        <w:r>
          <w:instrText xml:space="preserve"> PAGE   \* MERGEFORMAT </w:instrText>
        </w:r>
        <w:r>
          <w:fldChar w:fldCharType="separate"/>
        </w:r>
        <w:r w:rsidR="00BB3C9F">
          <w:rPr>
            <w:noProof/>
            <w:rtl/>
          </w:rPr>
          <w:t>45</w:t>
        </w:r>
        <w:r>
          <w:rPr>
            <w:noProof/>
          </w:rPr>
          <w:fldChar w:fldCharType="end"/>
        </w:r>
      </w:p>
    </w:sdtContent>
  </w:sdt>
  <w:p w14:paraId="79B39EAA" w14:textId="77777777" w:rsidR="00F30A3B" w:rsidRDefault="00F30A3B">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41B13556" w:rsidR="00F30A3B" w:rsidRPr="00CE45E8" w:rsidRDefault="00F30A3B">
        <w:pPr>
          <w:pStyle w:val="Footer"/>
          <w:jc w:val="center"/>
        </w:pPr>
        <w:r w:rsidRPr="00CE45E8">
          <w:fldChar w:fldCharType="begin"/>
        </w:r>
        <w:r w:rsidRPr="00CE45E8">
          <w:instrText xml:space="preserve"> PAGE   \* MERGEFORMAT </w:instrText>
        </w:r>
        <w:r w:rsidRPr="00CE45E8">
          <w:fldChar w:fldCharType="separate"/>
        </w:r>
        <w:r w:rsidR="00BD2051">
          <w:rPr>
            <w:noProof/>
            <w:rtl/>
            <w:lang w:bidi="fa-IR"/>
          </w:rPr>
          <w:t>77</w:t>
        </w:r>
        <w:r w:rsidRPr="00CE45E8">
          <w:rPr>
            <w:noProof/>
          </w:rPr>
          <w:fldChar w:fldCharType="end"/>
        </w:r>
      </w:p>
    </w:sdtContent>
  </w:sdt>
  <w:p w14:paraId="37E9E910" w14:textId="77777777" w:rsidR="00F30A3B" w:rsidRDefault="00F30A3B">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FBF054" w14:textId="77777777" w:rsidR="00305774" w:rsidRDefault="00305774" w:rsidP="0089746D">
      <w:pPr>
        <w:bidi w:val="0"/>
      </w:pPr>
      <w:r>
        <w:separator/>
      </w:r>
    </w:p>
  </w:footnote>
  <w:footnote w:type="continuationSeparator" w:id="0">
    <w:p w14:paraId="3CEEF51E" w14:textId="77777777" w:rsidR="00305774" w:rsidRDefault="00305774">
      <w:r>
        <w:continuationSeparator/>
      </w:r>
    </w:p>
  </w:footnote>
  <w:footnote w:id="1">
    <w:p w14:paraId="0EF7F3F7" w14:textId="77777777" w:rsidR="00F30A3B" w:rsidRDefault="00F30A3B"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F30A3B" w:rsidRDefault="00F30A3B" w:rsidP="00F233DE">
      <w:pPr>
        <w:pStyle w:val="FootnoteText"/>
        <w:bidi w:val="0"/>
      </w:pPr>
      <w:r>
        <w:rPr>
          <w:rStyle w:val="FootnoteReference"/>
        </w:rPr>
        <w:footnoteRef/>
      </w:r>
      <w:r>
        <w:t xml:space="preserve"> Micro Grid</w:t>
      </w:r>
    </w:p>
  </w:footnote>
  <w:footnote w:id="3">
    <w:p w14:paraId="6F772123" w14:textId="77777777" w:rsidR="00F30A3B" w:rsidRDefault="00F30A3B"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F30A3B" w:rsidRDefault="00F30A3B"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F30A3B" w:rsidRDefault="00F30A3B"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F30A3B" w:rsidRDefault="00F30A3B"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F30A3B" w:rsidRDefault="00F30A3B"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F30A3B" w:rsidRDefault="00F30A3B"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F30A3B" w:rsidRPr="000E1BCA" w:rsidRDefault="00F30A3B"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F30A3B" w:rsidRDefault="00F30A3B"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F30A3B" w:rsidRPr="001C116F" w:rsidRDefault="00F30A3B"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F30A3B" w:rsidRPr="001C116F" w:rsidRDefault="00F30A3B"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F30A3B" w:rsidRPr="001C116F" w:rsidRDefault="00F30A3B"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F30A3B" w:rsidRPr="00352883" w:rsidRDefault="00F30A3B" w:rsidP="00302DC2">
      <w:pPr>
        <w:pStyle w:val="FootnoteText"/>
        <w:jc w:val="right"/>
        <w:rPr>
          <w:lang w:val="en-US" w:bidi="fa-IR"/>
        </w:rPr>
      </w:pPr>
      <w:r>
        <w:rPr>
          <w:rStyle w:val="FootnoteReference"/>
        </w:rPr>
        <w:footnoteRef/>
      </w:r>
      <w:r>
        <w:rPr>
          <w:rtl/>
        </w:rPr>
        <w:t xml:space="preserve"> </w:t>
      </w:r>
      <w:r>
        <w:rPr>
          <w:lang w:val="en-US" w:bidi="fa-IR"/>
        </w:rPr>
        <w:t>Open-Source</w:t>
      </w:r>
    </w:p>
  </w:footnote>
  <w:footnote w:id="15">
    <w:p w14:paraId="535D5EBE" w14:textId="25E4D0A0" w:rsidR="00F30A3B" w:rsidRPr="00126F37" w:rsidRDefault="00F30A3B" w:rsidP="00F30A3B">
      <w:pPr>
        <w:pStyle w:val="FootnoteText"/>
        <w:jc w:val="right"/>
        <w:rPr>
          <w:lang w:val="en-US" w:bidi="fa-IR"/>
        </w:rPr>
      </w:pPr>
      <w:r>
        <w:rPr>
          <w:rStyle w:val="FootnoteReference"/>
        </w:rPr>
        <w:footnoteRef/>
      </w:r>
      <w:r>
        <w:rPr>
          <w:rtl/>
        </w:rPr>
        <w:t xml:space="preserve"> </w:t>
      </w:r>
      <w:r>
        <w:rPr>
          <w:lang w:val="en-US" w:bidi="fa-IR"/>
        </w:rPr>
        <w:t>Off-chain</w:t>
      </w:r>
    </w:p>
  </w:footnote>
  <w:footnote w:id="16">
    <w:p w14:paraId="74705D53" w14:textId="5F26DB4D" w:rsidR="00F30A3B" w:rsidRPr="00685567" w:rsidRDefault="00F30A3B" w:rsidP="00F30A3B">
      <w:pPr>
        <w:pStyle w:val="FootnoteText"/>
        <w:jc w:val="right"/>
        <w:rPr>
          <w:rtl/>
          <w:lang w:val="en-US" w:bidi="fa-IR"/>
        </w:rPr>
      </w:pPr>
      <w:r>
        <w:rPr>
          <w:rStyle w:val="FootnoteReference"/>
        </w:rPr>
        <w:footnoteRef/>
      </w:r>
      <w:r>
        <w:rPr>
          <w:rtl/>
        </w:rPr>
        <w:t xml:space="preserve"> </w:t>
      </w:r>
      <w:r>
        <w:rPr>
          <w:lang w:val="en-US" w:bidi="fa-IR"/>
        </w:rPr>
        <w:t>Open Software</w:t>
      </w:r>
    </w:p>
  </w:footnote>
  <w:footnote w:id="17">
    <w:p w14:paraId="3F662332" w14:textId="15DE6993" w:rsidR="00F30A3B" w:rsidRPr="00DC21C9" w:rsidRDefault="00F30A3B" w:rsidP="00F30A3B">
      <w:pPr>
        <w:pStyle w:val="FootnoteText"/>
        <w:jc w:val="righ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F30A3B" w:rsidRPr="00163642" w:rsidRDefault="00F30A3B" w:rsidP="00F30A3B">
      <w:pPr>
        <w:pStyle w:val="FootnoteText"/>
        <w:jc w:val="right"/>
        <w:rPr>
          <w:lang w:val="en-US"/>
        </w:rPr>
      </w:pPr>
      <w:r>
        <w:rPr>
          <w:rStyle w:val="FootnoteReference"/>
        </w:rPr>
        <w:footnoteRef/>
      </w:r>
      <w:r>
        <w:rPr>
          <w:rtl/>
        </w:rPr>
        <w:t xml:space="preserve"> </w:t>
      </w:r>
      <w:r>
        <w:rPr>
          <w:lang w:val="en-US"/>
        </w:rPr>
        <w:t>Machine Learning</w:t>
      </w:r>
    </w:p>
  </w:footnote>
  <w:footnote w:id="19">
    <w:p w14:paraId="44AD0273" w14:textId="5A849F0B" w:rsidR="00F30A3B" w:rsidRPr="00163642" w:rsidRDefault="00F30A3B" w:rsidP="00F30A3B">
      <w:pPr>
        <w:pStyle w:val="FootnoteText"/>
        <w:jc w:val="righ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7"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C0BF2"/>
    <w:multiLevelType w:val="multilevel"/>
    <w:tmpl w:val="DD2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2"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41"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2"/>
  </w:num>
  <w:num w:numId="3">
    <w:abstractNumId w:val="39"/>
  </w:num>
  <w:num w:numId="4">
    <w:abstractNumId w:val="20"/>
  </w:num>
  <w:num w:numId="5">
    <w:abstractNumId w:val="18"/>
  </w:num>
  <w:num w:numId="6">
    <w:abstractNumId w:val="42"/>
  </w:num>
  <w:num w:numId="7">
    <w:abstractNumId w:val="44"/>
  </w:num>
  <w:num w:numId="8">
    <w:abstractNumId w:val="48"/>
  </w:num>
  <w:num w:numId="9">
    <w:abstractNumId w:val="24"/>
  </w:num>
  <w:num w:numId="10">
    <w:abstractNumId w:val="38"/>
  </w:num>
  <w:num w:numId="11">
    <w:abstractNumId w:val="37"/>
  </w:num>
  <w:num w:numId="12">
    <w:abstractNumId w:val="26"/>
  </w:num>
  <w:num w:numId="13">
    <w:abstractNumId w:val="41"/>
  </w:num>
  <w:num w:numId="14">
    <w:abstractNumId w:val="28"/>
  </w:num>
  <w:num w:numId="15">
    <w:abstractNumId w:val="35"/>
  </w:num>
  <w:num w:numId="16">
    <w:abstractNumId w:val="34"/>
  </w:num>
  <w:num w:numId="17">
    <w:abstractNumId w:val="11"/>
  </w:num>
  <w:num w:numId="18">
    <w:abstractNumId w:val="47"/>
  </w:num>
  <w:num w:numId="19">
    <w:abstractNumId w:val="1"/>
  </w:num>
  <w:num w:numId="20">
    <w:abstractNumId w:val="12"/>
  </w:num>
  <w:num w:numId="21">
    <w:abstractNumId w:val="3"/>
  </w:num>
  <w:num w:numId="22">
    <w:abstractNumId w:val="6"/>
  </w:num>
  <w:num w:numId="23">
    <w:abstractNumId w:val="40"/>
  </w:num>
  <w:num w:numId="24">
    <w:abstractNumId w:val="0"/>
  </w:num>
  <w:num w:numId="25">
    <w:abstractNumId w:val="31"/>
  </w:num>
  <w:num w:numId="26">
    <w:abstractNumId w:val="25"/>
  </w:num>
  <w:num w:numId="27">
    <w:abstractNumId w:val="23"/>
  </w:num>
  <w:num w:numId="28">
    <w:abstractNumId w:val="43"/>
  </w:num>
  <w:num w:numId="29">
    <w:abstractNumId w:val="46"/>
  </w:num>
  <w:num w:numId="30">
    <w:abstractNumId w:val="21"/>
  </w:num>
  <w:num w:numId="31">
    <w:abstractNumId w:val="27"/>
  </w:num>
  <w:num w:numId="32">
    <w:abstractNumId w:val="4"/>
  </w:num>
  <w:num w:numId="33">
    <w:abstractNumId w:val="13"/>
  </w:num>
  <w:num w:numId="34">
    <w:abstractNumId w:val="15"/>
  </w:num>
  <w:num w:numId="35">
    <w:abstractNumId w:val="33"/>
  </w:num>
  <w:num w:numId="36">
    <w:abstractNumId w:val="45"/>
  </w:num>
  <w:num w:numId="37">
    <w:abstractNumId w:val="7"/>
  </w:num>
  <w:num w:numId="38">
    <w:abstractNumId w:val="29"/>
  </w:num>
  <w:num w:numId="39">
    <w:abstractNumId w:val="22"/>
  </w:num>
  <w:num w:numId="40">
    <w:abstractNumId w:val="36"/>
  </w:num>
  <w:num w:numId="41">
    <w:abstractNumId w:val="14"/>
  </w:num>
  <w:num w:numId="42">
    <w:abstractNumId w:val="17"/>
  </w:num>
  <w:num w:numId="43">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9"/>
  </w:num>
  <w:num w:numId="46">
    <w:abstractNumId w:val="31"/>
  </w:num>
  <w:num w:numId="47">
    <w:abstractNumId w:val="16"/>
  </w:num>
  <w:num w:numId="48">
    <w:abstractNumId w:val="19"/>
  </w:num>
  <w:num w:numId="49">
    <w:abstractNumId w:val="10"/>
  </w:num>
  <w:num w:numId="50">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2FF2"/>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2DC2"/>
    <w:rsid w:val="003036DC"/>
    <w:rsid w:val="003039AF"/>
    <w:rsid w:val="00303B13"/>
    <w:rsid w:val="00305140"/>
    <w:rsid w:val="003054F5"/>
    <w:rsid w:val="00305774"/>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2883"/>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4AA6"/>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303C"/>
    <w:rsid w:val="00B8408A"/>
    <w:rsid w:val="00B84888"/>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3C9F"/>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9C"/>
    <w:rsid w:val="00BD11AA"/>
    <w:rsid w:val="00BD2051"/>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1C9"/>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59DC"/>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0A3B"/>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65937B-6567-4FD9-AB46-87C0C689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83</Pages>
  <Words>17960</Words>
  <Characters>102374</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78</cp:revision>
  <cp:lastPrinted>2022-06-05T19:01:00Z</cp:lastPrinted>
  <dcterms:created xsi:type="dcterms:W3CDTF">2024-07-21T10:03:00Z</dcterms:created>
  <dcterms:modified xsi:type="dcterms:W3CDTF">2024-08-0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